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201C45" w:rsidRPr="00E82233" w:rsidRDefault="00201C4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1C45" w:rsidRPr="00575DE0" w:rsidRDefault="00201C45" w:rsidP="00491E9E">
                            <w:pPr>
                              <w:spacing w:after="0"/>
                              <w:jc w:val="center"/>
                              <w:rPr>
                                <w:rFonts w:ascii="Times New Roman" w:hAnsi="Times New Roman" w:cs="Times New Roman"/>
                                <w:lang w:val="fr-FR"/>
                              </w:rPr>
                            </w:pPr>
                            <w:r w:rsidRPr="00575DE0">
                              <w:rPr>
                                <w:lang w:val="fr-FR"/>
                              </w:rPr>
                              <w:t>************</w:t>
                            </w:r>
                          </w:p>
                          <w:p w:rsidR="00201C45" w:rsidRPr="00575DE0" w:rsidRDefault="00201C4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1C45" w:rsidRPr="00575DE0" w:rsidRDefault="00201C45" w:rsidP="00153E86">
                            <w:pPr>
                              <w:spacing w:after="0"/>
                              <w:jc w:val="center"/>
                              <w:rPr>
                                <w:lang w:val="fr-FR"/>
                              </w:rPr>
                            </w:pPr>
                            <w:r w:rsidRPr="00575DE0">
                              <w:rPr>
                                <w:lang w:val="fr-FR"/>
                              </w:rPr>
                              <w:t>************</w:t>
                            </w:r>
                          </w:p>
                          <w:p w:rsidR="00201C45" w:rsidRPr="00F745B9" w:rsidRDefault="00201C4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1C45" w:rsidRPr="00E82233" w:rsidRDefault="00201C45" w:rsidP="00153E86">
                            <w:pPr>
                              <w:spacing w:after="0"/>
                              <w:jc w:val="center"/>
                              <w:rPr>
                                <w:lang w:val="fr-FR"/>
                              </w:rPr>
                            </w:pPr>
                            <w:r w:rsidRPr="00E82233">
                              <w:rPr>
                                <w:lang w:val="fr-FR"/>
                              </w:rPr>
                              <w:t>************</w:t>
                            </w:r>
                          </w:p>
                          <w:p w:rsidR="00201C45" w:rsidRPr="00E82233" w:rsidRDefault="00201C4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1C45" w:rsidRPr="00E82233" w:rsidRDefault="00201C45"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201C45" w:rsidRPr="00E82233" w:rsidRDefault="00201C4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1C45" w:rsidRPr="00575DE0" w:rsidRDefault="00201C45" w:rsidP="00491E9E">
                      <w:pPr>
                        <w:spacing w:after="0"/>
                        <w:jc w:val="center"/>
                        <w:rPr>
                          <w:rFonts w:ascii="Times New Roman" w:hAnsi="Times New Roman" w:cs="Times New Roman"/>
                          <w:lang w:val="fr-FR"/>
                        </w:rPr>
                      </w:pPr>
                      <w:r w:rsidRPr="00575DE0">
                        <w:rPr>
                          <w:lang w:val="fr-FR"/>
                        </w:rPr>
                        <w:t>************</w:t>
                      </w:r>
                    </w:p>
                    <w:p w:rsidR="00201C45" w:rsidRPr="00575DE0" w:rsidRDefault="00201C4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1C45" w:rsidRPr="00575DE0" w:rsidRDefault="00201C45" w:rsidP="00153E86">
                      <w:pPr>
                        <w:spacing w:after="0"/>
                        <w:jc w:val="center"/>
                        <w:rPr>
                          <w:lang w:val="fr-FR"/>
                        </w:rPr>
                      </w:pPr>
                      <w:r w:rsidRPr="00575DE0">
                        <w:rPr>
                          <w:lang w:val="fr-FR"/>
                        </w:rPr>
                        <w:t>************</w:t>
                      </w:r>
                    </w:p>
                    <w:p w:rsidR="00201C45" w:rsidRPr="00F745B9" w:rsidRDefault="00201C4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1C45" w:rsidRPr="00E82233" w:rsidRDefault="00201C45" w:rsidP="00153E86">
                      <w:pPr>
                        <w:spacing w:after="0"/>
                        <w:jc w:val="center"/>
                        <w:rPr>
                          <w:lang w:val="fr-FR"/>
                        </w:rPr>
                      </w:pPr>
                      <w:r w:rsidRPr="00E82233">
                        <w:rPr>
                          <w:lang w:val="fr-FR"/>
                        </w:rPr>
                        <w:t>************</w:t>
                      </w:r>
                    </w:p>
                    <w:p w:rsidR="00201C45" w:rsidRPr="00E82233" w:rsidRDefault="00201C4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1C45" w:rsidRPr="00E82233" w:rsidRDefault="00201C45"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201C45" w:rsidRPr="00190DC6" w:rsidRDefault="00201C4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1C45" w:rsidRPr="00190DC6" w:rsidRDefault="00201C4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1C45" w:rsidRPr="00584648" w:rsidRDefault="00201C45"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201C45" w:rsidRPr="00190DC6" w:rsidRDefault="00201C4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1C45" w:rsidRPr="00190DC6" w:rsidRDefault="00201C4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1C45" w:rsidRPr="00584648" w:rsidRDefault="00201C45"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201C45" w:rsidRDefault="00201C4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1C45" w:rsidRPr="00525E10" w:rsidRDefault="00201C45"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201C45" w:rsidRDefault="00201C4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1C45" w:rsidRPr="00525E10" w:rsidRDefault="00201C45"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roofErr w:type="gramEnd"/>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w:t>
      </w:r>
      <w:proofErr w:type="gramEnd"/>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890636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890637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DA78E6">
      <w:pPr>
        <w:pStyle w:val="Paragraphedeliste"/>
        <w:numPr>
          <w:ilvl w:val="0"/>
          <w:numId w:val="38"/>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DA78E6">
      <w:pPr>
        <w:pStyle w:val="Paragraphedeliste"/>
        <w:numPr>
          <w:ilvl w:val="0"/>
          <w:numId w:val="38"/>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890637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890637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890637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566710"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8906369" w:history="1">
            <w:r w:rsidR="00566710" w:rsidRPr="009E0248">
              <w:rPr>
                <w:rStyle w:val="Lienhypertexte"/>
                <w:rFonts w:ascii="Times New Roman" w:eastAsiaTheme="majorEastAsia" w:hAnsi="Times New Roman" w:cs="Times New Roman"/>
                <w:b/>
                <w:noProof/>
                <w:lang w:val="fr-FR"/>
              </w:rPr>
              <w:t>DÉDICACE</w:t>
            </w:r>
            <w:r w:rsidR="00566710">
              <w:rPr>
                <w:noProof/>
                <w:webHidden/>
              </w:rPr>
              <w:tab/>
            </w:r>
            <w:r w:rsidR="00566710">
              <w:rPr>
                <w:noProof/>
                <w:webHidden/>
              </w:rPr>
              <w:fldChar w:fldCharType="begin"/>
            </w:r>
            <w:r w:rsidR="00566710">
              <w:rPr>
                <w:noProof/>
                <w:webHidden/>
              </w:rPr>
              <w:instrText xml:space="preserve"> PAGEREF _Toc188906369 \h </w:instrText>
            </w:r>
            <w:r w:rsidR="00566710">
              <w:rPr>
                <w:noProof/>
                <w:webHidden/>
              </w:rPr>
            </w:r>
            <w:r w:rsidR="00566710">
              <w:rPr>
                <w:noProof/>
                <w:webHidden/>
              </w:rPr>
              <w:fldChar w:fldCharType="separate"/>
            </w:r>
            <w:r w:rsidR="00566710">
              <w:rPr>
                <w:noProof/>
                <w:webHidden/>
              </w:rPr>
              <w:t>i</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0" w:history="1">
            <w:r w:rsidR="00566710" w:rsidRPr="009E0248">
              <w:rPr>
                <w:rStyle w:val="Lienhypertexte"/>
                <w:rFonts w:ascii="Times New Roman" w:eastAsiaTheme="majorEastAsia" w:hAnsi="Times New Roman" w:cs="Times New Roman"/>
                <w:b/>
                <w:noProof/>
                <w:lang w:val="fr-FR"/>
              </w:rPr>
              <w:t>REMERCIEMENTS</w:t>
            </w:r>
            <w:r w:rsidR="00566710">
              <w:rPr>
                <w:noProof/>
                <w:webHidden/>
              </w:rPr>
              <w:tab/>
            </w:r>
            <w:r w:rsidR="00566710">
              <w:rPr>
                <w:noProof/>
                <w:webHidden/>
              </w:rPr>
              <w:fldChar w:fldCharType="begin"/>
            </w:r>
            <w:r w:rsidR="00566710">
              <w:rPr>
                <w:noProof/>
                <w:webHidden/>
              </w:rPr>
              <w:instrText xml:space="preserve"> PAGEREF _Toc188906370 \h </w:instrText>
            </w:r>
            <w:r w:rsidR="00566710">
              <w:rPr>
                <w:noProof/>
                <w:webHidden/>
              </w:rPr>
            </w:r>
            <w:r w:rsidR="00566710">
              <w:rPr>
                <w:noProof/>
                <w:webHidden/>
              </w:rPr>
              <w:fldChar w:fldCharType="separate"/>
            </w:r>
            <w:r w:rsidR="00566710">
              <w:rPr>
                <w:noProof/>
                <w:webHidden/>
              </w:rPr>
              <w:t>ii</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1" w:history="1">
            <w:r w:rsidR="00566710" w:rsidRPr="009E0248">
              <w:rPr>
                <w:rStyle w:val="Lienhypertexte"/>
                <w:rFonts w:ascii="Times New Roman" w:eastAsiaTheme="majorEastAsia" w:hAnsi="Times New Roman" w:cs="Times New Roman"/>
                <w:b/>
                <w:noProof/>
                <w:lang w:val="fr-FR"/>
              </w:rPr>
              <w:t>RÉSUMÉ</w:t>
            </w:r>
            <w:r w:rsidR="00566710">
              <w:rPr>
                <w:noProof/>
                <w:webHidden/>
              </w:rPr>
              <w:tab/>
            </w:r>
            <w:r w:rsidR="00566710">
              <w:rPr>
                <w:noProof/>
                <w:webHidden/>
              </w:rPr>
              <w:fldChar w:fldCharType="begin"/>
            </w:r>
            <w:r w:rsidR="00566710">
              <w:rPr>
                <w:noProof/>
                <w:webHidden/>
              </w:rPr>
              <w:instrText xml:space="preserve"> PAGEREF _Toc188906371 \h </w:instrText>
            </w:r>
            <w:r w:rsidR="00566710">
              <w:rPr>
                <w:noProof/>
                <w:webHidden/>
              </w:rPr>
            </w:r>
            <w:r w:rsidR="00566710">
              <w:rPr>
                <w:noProof/>
                <w:webHidden/>
              </w:rPr>
              <w:fldChar w:fldCharType="separate"/>
            </w:r>
            <w:r w:rsidR="00566710">
              <w:rPr>
                <w:noProof/>
                <w:webHidden/>
              </w:rPr>
              <w:t>iii</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2" w:history="1">
            <w:r w:rsidR="00566710" w:rsidRPr="009E0248">
              <w:rPr>
                <w:rStyle w:val="Lienhypertexte"/>
                <w:rFonts w:ascii="Times New Roman" w:eastAsiaTheme="majorEastAsia" w:hAnsi="Times New Roman" w:cs="Times New Roman"/>
                <w:b/>
                <w:noProof/>
                <w:lang w:val="fr-FR"/>
              </w:rPr>
              <w:t>ABSTRACT</w:t>
            </w:r>
            <w:r w:rsidR="00566710">
              <w:rPr>
                <w:noProof/>
                <w:webHidden/>
              </w:rPr>
              <w:tab/>
            </w:r>
            <w:r w:rsidR="00566710">
              <w:rPr>
                <w:noProof/>
                <w:webHidden/>
              </w:rPr>
              <w:fldChar w:fldCharType="begin"/>
            </w:r>
            <w:r w:rsidR="00566710">
              <w:rPr>
                <w:noProof/>
                <w:webHidden/>
              </w:rPr>
              <w:instrText xml:space="preserve"> PAGEREF _Toc188906372 \h </w:instrText>
            </w:r>
            <w:r w:rsidR="00566710">
              <w:rPr>
                <w:noProof/>
                <w:webHidden/>
              </w:rPr>
            </w:r>
            <w:r w:rsidR="00566710">
              <w:rPr>
                <w:noProof/>
                <w:webHidden/>
              </w:rPr>
              <w:fldChar w:fldCharType="separate"/>
            </w:r>
            <w:r w:rsidR="00566710">
              <w:rPr>
                <w:noProof/>
                <w:webHidden/>
              </w:rPr>
              <w:t>iv</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3" w:history="1">
            <w:r w:rsidR="00566710" w:rsidRPr="009E0248">
              <w:rPr>
                <w:rStyle w:val="Lienhypertexte"/>
                <w:rFonts w:ascii="Times New Roman" w:eastAsiaTheme="majorEastAsia" w:hAnsi="Times New Roman" w:cs="Times New Roman"/>
                <w:b/>
                <w:noProof/>
                <w:lang w:val="fr-FR"/>
              </w:rPr>
              <w:t>TABLES DES MATIÈRES</w:t>
            </w:r>
            <w:r w:rsidR="00566710">
              <w:rPr>
                <w:noProof/>
                <w:webHidden/>
              </w:rPr>
              <w:tab/>
            </w:r>
            <w:r w:rsidR="00566710">
              <w:rPr>
                <w:noProof/>
                <w:webHidden/>
              </w:rPr>
              <w:fldChar w:fldCharType="begin"/>
            </w:r>
            <w:r w:rsidR="00566710">
              <w:rPr>
                <w:noProof/>
                <w:webHidden/>
              </w:rPr>
              <w:instrText xml:space="preserve"> PAGEREF _Toc188906373 \h </w:instrText>
            </w:r>
            <w:r w:rsidR="00566710">
              <w:rPr>
                <w:noProof/>
                <w:webHidden/>
              </w:rPr>
            </w:r>
            <w:r w:rsidR="00566710">
              <w:rPr>
                <w:noProof/>
                <w:webHidden/>
              </w:rPr>
              <w:fldChar w:fldCharType="separate"/>
            </w:r>
            <w:r w:rsidR="00566710">
              <w:rPr>
                <w:noProof/>
                <w:webHidden/>
              </w:rPr>
              <w:t>v</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4" w:history="1">
            <w:r w:rsidR="00566710" w:rsidRPr="009E0248">
              <w:rPr>
                <w:rStyle w:val="Lienhypertexte"/>
                <w:rFonts w:ascii="Times New Roman" w:eastAsiaTheme="majorEastAsia" w:hAnsi="Times New Roman" w:cs="Times New Roman"/>
                <w:b/>
                <w:noProof/>
                <w:lang w:val="fr-FR"/>
              </w:rPr>
              <w:t>LISTE DES FIGURES</w:t>
            </w:r>
            <w:r w:rsidR="00566710">
              <w:rPr>
                <w:noProof/>
                <w:webHidden/>
              </w:rPr>
              <w:tab/>
            </w:r>
            <w:r w:rsidR="00566710">
              <w:rPr>
                <w:noProof/>
                <w:webHidden/>
              </w:rPr>
              <w:fldChar w:fldCharType="begin"/>
            </w:r>
            <w:r w:rsidR="00566710">
              <w:rPr>
                <w:noProof/>
                <w:webHidden/>
              </w:rPr>
              <w:instrText xml:space="preserve"> PAGEREF _Toc188906374 \h </w:instrText>
            </w:r>
            <w:r w:rsidR="00566710">
              <w:rPr>
                <w:noProof/>
                <w:webHidden/>
              </w:rPr>
            </w:r>
            <w:r w:rsidR="00566710">
              <w:rPr>
                <w:noProof/>
                <w:webHidden/>
              </w:rPr>
              <w:fldChar w:fldCharType="separate"/>
            </w:r>
            <w:r w:rsidR="00566710">
              <w:rPr>
                <w:noProof/>
                <w:webHidden/>
              </w:rPr>
              <w:t>vii</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5" w:history="1">
            <w:r w:rsidR="00566710" w:rsidRPr="009E0248">
              <w:rPr>
                <w:rStyle w:val="Lienhypertexte"/>
                <w:rFonts w:ascii="Times New Roman" w:eastAsiaTheme="majorEastAsia" w:hAnsi="Times New Roman" w:cs="Times New Roman"/>
                <w:b/>
                <w:noProof/>
                <w:lang w:val="fr-FR"/>
              </w:rPr>
              <w:t>LISTE DES TABLEAUX</w:t>
            </w:r>
            <w:r w:rsidR="00566710">
              <w:rPr>
                <w:noProof/>
                <w:webHidden/>
              </w:rPr>
              <w:tab/>
            </w:r>
            <w:r w:rsidR="00566710">
              <w:rPr>
                <w:noProof/>
                <w:webHidden/>
              </w:rPr>
              <w:fldChar w:fldCharType="begin"/>
            </w:r>
            <w:r w:rsidR="00566710">
              <w:rPr>
                <w:noProof/>
                <w:webHidden/>
              </w:rPr>
              <w:instrText xml:space="preserve"> PAGEREF _Toc188906375 \h </w:instrText>
            </w:r>
            <w:r w:rsidR="00566710">
              <w:rPr>
                <w:noProof/>
                <w:webHidden/>
              </w:rPr>
            </w:r>
            <w:r w:rsidR="00566710">
              <w:rPr>
                <w:noProof/>
                <w:webHidden/>
              </w:rPr>
              <w:fldChar w:fldCharType="separate"/>
            </w:r>
            <w:r w:rsidR="00566710">
              <w:rPr>
                <w:noProof/>
                <w:webHidden/>
              </w:rPr>
              <w:t>viii</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6" w:history="1">
            <w:r w:rsidR="00566710" w:rsidRPr="009E0248">
              <w:rPr>
                <w:rStyle w:val="Lienhypertexte"/>
                <w:rFonts w:ascii="Times New Roman" w:eastAsiaTheme="majorEastAsia" w:hAnsi="Times New Roman" w:cs="Times New Roman"/>
                <w:b/>
                <w:noProof/>
                <w:lang w:val="fr-FR"/>
              </w:rPr>
              <w:t>LISTE DES SIGLES ET ABREVIATIONS</w:t>
            </w:r>
            <w:r w:rsidR="00566710">
              <w:rPr>
                <w:noProof/>
                <w:webHidden/>
              </w:rPr>
              <w:tab/>
            </w:r>
            <w:r w:rsidR="00566710">
              <w:rPr>
                <w:noProof/>
                <w:webHidden/>
              </w:rPr>
              <w:fldChar w:fldCharType="begin"/>
            </w:r>
            <w:r w:rsidR="00566710">
              <w:rPr>
                <w:noProof/>
                <w:webHidden/>
              </w:rPr>
              <w:instrText xml:space="preserve"> PAGEREF _Toc188906376 \h </w:instrText>
            </w:r>
            <w:r w:rsidR="00566710">
              <w:rPr>
                <w:noProof/>
                <w:webHidden/>
              </w:rPr>
            </w:r>
            <w:r w:rsidR="00566710">
              <w:rPr>
                <w:noProof/>
                <w:webHidden/>
              </w:rPr>
              <w:fldChar w:fldCharType="separate"/>
            </w:r>
            <w:r w:rsidR="00566710">
              <w:rPr>
                <w:noProof/>
                <w:webHidden/>
              </w:rPr>
              <w:t>ix</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77" w:history="1">
            <w:r w:rsidR="00566710" w:rsidRPr="009E0248">
              <w:rPr>
                <w:rStyle w:val="Lienhypertexte"/>
                <w:rFonts w:ascii="Times New Roman" w:eastAsiaTheme="majorEastAsia" w:hAnsi="Times New Roman" w:cs="Times New Roman"/>
                <w:b/>
                <w:noProof/>
                <w:lang w:val="fr-FR"/>
              </w:rPr>
              <w:t>CHAPITRE 1 : INTRODUCTION GENERALE</w:t>
            </w:r>
            <w:r w:rsidR="00566710">
              <w:rPr>
                <w:noProof/>
                <w:webHidden/>
              </w:rPr>
              <w:tab/>
            </w:r>
            <w:r w:rsidR="00566710">
              <w:rPr>
                <w:noProof/>
                <w:webHidden/>
              </w:rPr>
              <w:fldChar w:fldCharType="begin"/>
            </w:r>
            <w:r w:rsidR="00566710">
              <w:rPr>
                <w:noProof/>
                <w:webHidden/>
              </w:rPr>
              <w:instrText xml:space="preserve"> PAGEREF _Toc188906377 \h </w:instrText>
            </w:r>
            <w:r w:rsidR="00566710">
              <w:rPr>
                <w:noProof/>
                <w:webHidden/>
              </w:rPr>
            </w:r>
            <w:r w:rsidR="00566710">
              <w:rPr>
                <w:noProof/>
                <w:webHidden/>
              </w:rPr>
              <w:fldChar w:fldCharType="separate"/>
            </w:r>
            <w:r w:rsidR="00566710">
              <w:rPr>
                <w:noProof/>
                <w:webHidden/>
              </w:rPr>
              <w:t>2</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78" w:history="1">
            <w:r w:rsidR="00566710" w:rsidRPr="009E0248">
              <w:rPr>
                <w:rStyle w:val="Lienhypertexte"/>
                <w:rFonts w:ascii="Times New Roman" w:eastAsiaTheme="majorEastAsia" w:hAnsi="Times New Roman" w:cs="Times New Roman"/>
                <w:b/>
                <w:noProof/>
                <w:lang w:val="fr-FR"/>
              </w:rPr>
              <w:t>1.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Contexte et justification</w:t>
            </w:r>
            <w:r w:rsidR="00566710">
              <w:rPr>
                <w:noProof/>
                <w:webHidden/>
              </w:rPr>
              <w:tab/>
            </w:r>
            <w:r w:rsidR="00566710">
              <w:rPr>
                <w:noProof/>
                <w:webHidden/>
              </w:rPr>
              <w:fldChar w:fldCharType="begin"/>
            </w:r>
            <w:r w:rsidR="00566710">
              <w:rPr>
                <w:noProof/>
                <w:webHidden/>
              </w:rPr>
              <w:instrText xml:space="preserve"> PAGEREF _Toc188906378 \h </w:instrText>
            </w:r>
            <w:r w:rsidR="00566710">
              <w:rPr>
                <w:noProof/>
                <w:webHidden/>
              </w:rPr>
            </w:r>
            <w:r w:rsidR="00566710">
              <w:rPr>
                <w:noProof/>
                <w:webHidden/>
              </w:rPr>
              <w:fldChar w:fldCharType="separate"/>
            </w:r>
            <w:r w:rsidR="00566710">
              <w:rPr>
                <w:noProof/>
                <w:webHidden/>
              </w:rPr>
              <w:t>2</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79" w:history="1">
            <w:r w:rsidR="00566710" w:rsidRPr="009E0248">
              <w:rPr>
                <w:rStyle w:val="Lienhypertexte"/>
                <w:rFonts w:ascii="Times New Roman" w:eastAsiaTheme="majorEastAsia" w:hAnsi="Times New Roman" w:cs="Times New Roman"/>
                <w:b/>
                <w:noProof/>
                <w:lang w:val="fr-FR"/>
              </w:rPr>
              <w:t>1.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blématique et hypothèses</w:t>
            </w:r>
            <w:r w:rsidR="00566710">
              <w:rPr>
                <w:noProof/>
                <w:webHidden/>
              </w:rPr>
              <w:tab/>
            </w:r>
            <w:r w:rsidR="00566710">
              <w:rPr>
                <w:noProof/>
                <w:webHidden/>
              </w:rPr>
              <w:fldChar w:fldCharType="begin"/>
            </w:r>
            <w:r w:rsidR="00566710">
              <w:rPr>
                <w:noProof/>
                <w:webHidden/>
              </w:rPr>
              <w:instrText xml:space="preserve"> PAGEREF _Toc188906379 \h </w:instrText>
            </w:r>
            <w:r w:rsidR="00566710">
              <w:rPr>
                <w:noProof/>
                <w:webHidden/>
              </w:rPr>
            </w:r>
            <w:r w:rsidR="00566710">
              <w:rPr>
                <w:noProof/>
                <w:webHidden/>
              </w:rPr>
              <w:fldChar w:fldCharType="separate"/>
            </w:r>
            <w:r w:rsidR="00566710">
              <w:rPr>
                <w:noProof/>
                <w:webHidden/>
              </w:rPr>
              <w:t>4</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0" w:history="1">
            <w:r w:rsidR="00566710" w:rsidRPr="009E0248">
              <w:rPr>
                <w:rStyle w:val="Lienhypertexte"/>
                <w:rFonts w:ascii="Times New Roman" w:eastAsiaTheme="majorEastAsia" w:hAnsi="Times New Roman" w:cs="Times New Roman"/>
                <w:b/>
                <w:noProof/>
                <w:lang w:val="fr-FR"/>
              </w:rPr>
              <w:t>1.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Objectif du sujet</w:t>
            </w:r>
            <w:r w:rsidR="00566710">
              <w:rPr>
                <w:noProof/>
                <w:webHidden/>
              </w:rPr>
              <w:tab/>
            </w:r>
            <w:r w:rsidR="00566710">
              <w:rPr>
                <w:noProof/>
                <w:webHidden/>
              </w:rPr>
              <w:fldChar w:fldCharType="begin"/>
            </w:r>
            <w:r w:rsidR="00566710">
              <w:rPr>
                <w:noProof/>
                <w:webHidden/>
              </w:rPr>
              <w:instrText xml:space="preserve"> PAGEREF _Toc188906380 \h </w:instrText>
            </w:r>
            <w:r w:rsidR="00566710">
              <w:rPr>
                <w:noProof/>
                <w:webHidden/>
              </w:rPr>
            </w:r>
            <w:r w:rsidR="00566710">
              <w:rPr>
                <w:noProof/>
                <w:webHidden/>
              </w:rPr>
              <w:fldChar w:fldCharType="separate"/>
            </w:r>
            <w:r w:rsidR="00566710">
              <w:rPr>
                <w:noProof/>
                <w:webHidden/>
              </w:rPr>
              <w:t>5</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1" w:history="1">
            <w:r w:rsidR="00566710" w:rsidRPr="009E0248">
              <w:rPr>
                <w:rStyle w:val="Lienhypertexte"/>
                <w:rFonts w:ascii="Times New Roman" w:eastAsiaTheme="majorEastAsia" w:hAnsi="Times New Roman" w:cs="Times New Roman"/>
                <w:b/>
                <w:noProof/>
                <w:lang w:val="fr-FR"/>
              </w:rPr>
              <w:t>1.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Résultats attendus</w:t>
            </w:r>
            <w:r w:rsidR="00566710">
              <w:rPr>
                <w:noProof/>
                <w:webHidden/>
              </w:rPr>
              <w:tab/>
            </w:r>
            <w:r w:rsidR="00566710">
              <w:rPr>
                <w:noProof/>
                <w:webHidden/>
              </w:rPr>
              <w:fldChar w:fldCharType="begin"/>
            </w:r>
            <w:r w:rsidR="00566710">
              <w:rPr>
                <w:noProof/>
                <w:webHidden/>
              </w:rPr>
              <w:instrText xml:space="preserve"> PAGEREF _Toc188906381 \h </w:instrText>
            </w:r>
            <w:r w:rsidR="00566710">
              <w:rPr>
                <w:noProof/>
                <w:webHidden/>
              </w:rPr>
            </w:r>
            <w:r w:rsidR="00566710">
              <w:rPr>
                <w:noProof/>
                <w:webHidden/>
              </w:rPr>
              <w:fldChar w:fldCharType="separate"/>
            </w:r>
            <w:r w:rsidR="00566710">
              <w:rPr>
                <w:noProof/>
                <w:webHidden/>
              </w:rPr>
              <w:t>5</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2" w:history="1">
            <w:r w:rsidR="00566710" w:rsidRPr="009E0248">
              <w:rPr>
                <w:rStyle w:val="Lienhypertexte"/>
                <w:rFonts w:ascii="Times New Roman" w:eastAsiaTheme="majorEastAsia" w:hAnsi="Times New Roman" w:cs="Times New Roman"/>
                <w:b/>
                <w:noProof/>
                <w:lang w:val="fr-FR"/>
              </w:rPr>
              <w:t>1.5.</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Organisation du travail</w:t>
            </w:r>
            <w:r w:rsidR="00566710">
              <w:rPr>
                <w:noProof/>
                <w:webHidden/>
              </w:rPr>
              <w:tab/>
            </w:r>
            <w:r w:rsidR="00566710">
              <w:rPr>
                <w:noProof/>
                <w:webHidden/>
              </w:rPr>
              <w:fldChar w:fldCharType="begin"/>
            </w:r>
            <w:r w:rsidR="00566710">
              <w:rPr>
                <w:noProof/>
                <w:webHidden/>
              </w:rPr>
              <w:instrText xml:space="preserve"> PAGEREF _Toc188906382 \h </w:instrText>
            </w:r>
            <w:r w:rsidR="00566710">
              <w:rPr>
                <w:noProof/>
                <w:webHidden/>
              </w:rPr>
            </w:r>
            <w:r w:rsidR="00566710">
              <w:rPr>
                <w:noProof/>
                <w:webHidden/>
              </w:rPr>
              <w:fldChar w:fldCharType="separate"/>
            </w:r>
            <w:r w:rsidR="00566710">
              <w:rPr>
                <w:noProof/>
                <w:webHidden/>
              </w:rPr>
              <w:t>5</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83" w:history="1">
            <w:r w:rsidR="00566710" w:rsidRPr="009E0248">
              <w:rPr>
                <w:rStyle w:val="Lienhypertexte"/>
                <w:rFonts w:ascii="Times New Roman" w:eastAsiaTheme="majorEastAsia" w:hAnsi="Times New Roman" w:cs="Times New Roman"/>
                <w:b/>
                <w:noProof/>
                <w:lang w:val="fr-FR"/>
              </w:rPr>
              <w:t>CHAPITRE 2 : TECHNOLOGIE BLOCKCHAIN</w:t>
            </w:r>
            <w:r w:rsidR="00566710">
              <w:rPr>
                <w:noProof/>
                <w:webHidden/>
              </w:rPr>
              <w:tab/>
            </w:r>
            <w:r w:rsidR="00566710">
              <w:rPr>
                <w:noProof/>
                <w:webHidden/>
              </w:rPr>
              <w:fldChar w:fldCharType="begin"/>
            </w:r>
            <w:r w:rsidR="00566710">
              <w:rPr>
                <w:noProof/>
                <w:webHidden/>
              </w:rPr>
              <w:instrText xml:space="preserve"> PAGEREF _Toc188906383 \h </w:instrText>
            </w:r>
            <w:r w:rsidR="00566710">
              <w:rPr>
                <w:noProof/>
                <w:webHidden/>
              </w:rPr>
            </w:r>
            <w:r w:rsidR="00566710">
              <w:rPr>
                <w:noProof/>
                <w:webHidden/>
              </w:rPr>
              <w:fldChar w:fldCharType="separate"/>
            </w:r>
            <w:r w:rsidR="00566710">
              <w:rPr>
                <w:noProof/>
                <w:webHidden/>
              </w:rPr>
              <w:t>8</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4" w:history="1">
            <w:r w:rsidR="00566710" w:rsidRPr="009E0248">
              <w:rPr>
                <w:rStyle w:val="Lienhypertexte"/>
                <w:rFonts w:ascii="Times New Roman" w:eastAsiaTheme="majorEastAsia" w:hAnsi="Times New Roman" w:cs="Times New Roman"/>
                <w:b/>
                <w:noProof/>
                <w:lang w:val="fr-FR"/>
              </w:rPr>
              <w:t>2.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Historique et définitions de la blockchain</w:t>
            </w:r>
            <w:r w:rsidR="00566710">
              <w:rPr>
                <w:noProof/>
                <w:webHidden/>
              </w:rPr>
              <w:tab/>
            </w:r>
            <w:r w:rsidR="00566710">
              <w:rPr>
                <w:noProof/>
                <w:webHidden/>
              </w:rPr>
              <w:fldChar w:fldCharType="begin"/>
            </w:r>
            <w:r w:rsidR="00566710">
              <w:rPr>
                <w:noProof/>
                <w:webHidden/>
              </w:rPr>
              <w:instrText xml:space="preserve"> PAGEREF _Toc188906384 \h </w:instrText>
            </w:r>
            <w:r w:rsidR="00566710">
              <w:rPr>
                <w:noProof/>
                <w:webHidden/>
              </w:rPr>
            </w:r>
            <w:r w:rsidR="00566710">
              <w:rPr>
                <w:noProof/>
                <w:webHidden/>
              </w:rPr>
              <w:fldChar w:fldCharType="separate"/>
            </w:r>
            <w:r w:rsidR="00566710">
              <w:rPr>
                <w:noProof/>
                <w:webHidden/>
              </w:rPr>
              <w:t>8</w:t>
            </w:r>
            <w:r w:rsidR="00566710">
              <w:rPr>
                <w:noProof/>
                <w:webHidden/>
              </w:rPr>
              <w:fldChar w:fldCharType="end"/>
            </w:r>
          </w:hyperlink>
        </w:p>
        <w:p w:rsidR="00566710" w:rsidRDefault="00332977">
          <w:pPr>
            <w:pStyle w:val="TM3"/>
            <w:tabs>
              <w:tab w:val="left" w:pos="1320"/>
              <w:tab w:val="right" w:leader="dot" w:pos="9396"/>
            </w:tabs>
            <w:rPr>
              <w:rFonts w:eastAsiaTheme="minorEastAsia"/>
              <w:noProof/>
            </w:rPr>
          </w:pPr>
          <w:hyperlink w:anchor="_Toc188906385" w:history="1">
            <w:r w:rsidR="00566710" w:rsidRPr="009E0248">
              <w:rPr>
                <w:rStyle w:val="Lienhypertexte"/>
                <w:rFonts w:ascii="Times New Roman" w:hAnsi="Times New Roman" w:cs="Times New Roman"/>
                <w:b/>
                <w:noProof/>
                <w:lang w:val="fr-FR"/>
              </w:rPr>
              <w:t>2.1.1.</w:t>
            </w:r>
            <w:r w:rsidR="00566710">
              <w:rPr>
                <w:rFonts w:eastAsiaTheme="minorEastAsia"/>
                <w:noProof/>
              </w:rPr>
              <w:tab/>
            </w:r>
            <w:r w:rsidR="00566710" w:rsidRPr="009E0248">
              <w:rPr>
                <w:rStyle w:val="Lienhypertexte"/>
                <w:rFonts w:ascii="Times New Roman" w:hAnsi="Times New Roman" w:cs="Times New Roman"/>
                <w:b/>
                <w:noProof/>
                <w:lang w:val="fr-FR"/>
              </w:rPr>
              <w:t>Historique de la blockchain</w:t>
            </w:r>
            <w:r w:rsidR="00566710">
              <w:rPr>
                <w:noProof/>
                <w:webHidden/>
              </w:rPr>
              <w:tab/>
            </w:r>
            <w:r w:rsidR="00566710">
              <w:rPr>
                <w:noProof/>
                <w:webHidden/>
              </w:rPr>
              <w:fldChar w:fldCharType="begin"/>
            </w:r>
            <w:r w:rsidR="00566710">
              <w:rPr>
                <w:noProof/>
                <w:webHidden/>
              </w:rPr>
              <w:instrText xml:space="preserve"> PAGEREF _Toc188906385 \h </w:instrText>
            </w:r>
            <w:r w:rsidR="00566710">
              <w:rPr>
                <w:noProof/>
                <w:webHidden/>
              </w:rPr>
            </w:r>
            <w:r w:rsidR="00566710">
              <w:rPr>
                <w:noProof/>
                <w:webHidden/>
              </w:rPr>
              <w:fldChar w:fldCharType="separate"/>
            </w:r>
            <w:r w:rsidR="00566710">
              <w:rPr>
                <w:noProof/>
                <w:webHidden/>
              </w:rPr>
              <w:t>8</w:t>
            </w:r>
            <w:r w:rsidR="00566710">
              <w:rPr>
                <w:noProof/>
                <w:webHidden/>
              </w:rPr>
              <w:fldChar w:fldCharType="end"/>
            </w:r>
          </w:hyperlink>
        </w:p>
        <w:p w:rsidR="00566710" w:rsidRDefault="00332977">
          <w:pPr>
            <w:pStyle w:val="TM3"/>
            <w:tabs>
              <w:tab w:val="left" w:pos="1320"/>
              <w:tab w:val="right" w:leader="dot" w:pos="9396"/>
            </w:tabs>
            <w:rPr>
              <w:rFonts w:eastAsiaTheme="minorEastAsia"/>
              <w:noProof/>
            </w:rPr>
          </w:pPr>
          <w:hyperlink w:anchor="_Toc188906386" w:history="1">
            <w:r w:rsidR="00566710" w:rsidRPr="009E0248">
              <w:rPr>
                <w:rStyle w:val="Lienhypertexte"/>
                <w:rFonts w:ascii="Times New Roman" w:hAnsi="Times New Roman" w:cs="Times New Roman"/>
                <w:b/>
                <w:noProof/>
                <w:lang w:val="fr-FR"/>
              </w:rPr>
              <w:t>2.1.2.</w:t>
            </w:r>
            <w:r w:rsidR="00566710">
              <w:rPr>
                <w:rFonts w:eastAsiaTheme="minorEastAsia"/>
                <w:noProof/>
              </w:rPr>
              <w:tab/>
            </w:r>
            <w:r w:rsidR="00566710" w:rsidRPr="009E0248">
              <w:rPr>
                <w:rStyle w:val="Lienhypertexte"/>
                <w:rFonts w:ascii="Times New Roman" w:hAnsi="Times New Roman" w:cs="Times New Roman"/>
                <w:b/>
                <w:noProof/>
                <w:lang w:val="fr-FR"/>
              </w:rPr>
              <w:t>Définitions de la blockchain</w:t>
            </w:r>
            <w:r w:rsidR="00566710">
              <w:rPr>
                <w:noProof/>
                <w:webHidden/>
              </w:rPr>
              <w:tab/>
            </w:r>
            <w:r w:rsidR="00566710">
              <w:rPr>
                <w:noProof/>
                <w:webHidden/>
              </w:rPr>
              <w:fldChar w:fldCharType="begin"/>
            </w:r>
            <w:r w:rsidR="00566710">
              <w:rPr>
                <w:noProof/>
                <w:webHidden/>
              </w:rPr>
              <w:instrText xml:space="preserve"> PAGEREF _Toc188906386 \h </w:instrText>
            </w:r>
            <w:r w:rsidR="00566710">
              <w:rPr>
                <w:noProof/>
                <w:webHidden/>
              </w:rPr>
            </w:r>
            <w:r w:rsidR="00566710">
              <w:rPr>
                <w:noProof/>
                <w:webHidden/>
              </w:rPr>
              <w:fldChar w:fldCharType="separate"/>
            </w:r>
            <w:r w:rsidR="00566710">
              <w:rPr>
                <w:noProof/>
                <w:webHidden/>
              </w:rPr>
              <w:t>9</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7" w:history="1">
            <w:r w:rsidR="00566710" w:rsidRPr="009E0248">
              <w:rPr>
                <w:rStyle w:val="Lienhypertexte"/>
                <w:rFonts w:ascii="Times New Roman" w:eastAsiaTheme="majorEastAsia" w:hAnsi="Times New Roman" w:cs="Times New Roman"/>
                <w:b/>
                <w:noProof/>
                <w:lang w:val="fr-FR"/>
              </w:rPr>
              <w:t>2.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Types de blockchain</w:t>
            </w:r>
            <w:r w:rsidR="00566710">
              <w:rPr>
                <w:noProof/>
                <w:webHidden/>
              </w:rPr>
              <w:tab/>
            </w:r>
            <w:r w:rsidR="00566710">
              <w:rPr>
                <w:noProof/>
                <w:webHidden/>
              </w:rPr>
              <w:fldChar w:fldCharType="begin"/>
            </w:r>
            <w:r w:rsidR="00566710">
              <w:rPr>
                <w:noProof/>
                <w:webHidden/>
              </w:rPr>
              <w:instrText xml:space="preserve"> PAGEREF _Toc188906387 \h </w:instrText>
            </w:r>
            <w:r w:rsidR="00566710">
              <w:rPr>
                <w:noProof/>
                <w:webHidden/>
              </w:rPr>
            </w:r>
            <w:r w:rsidR="00566710">
              <w:rPr>
                <w:noProof/>
                <w:webHidden/>
              </w:rPr>
              <w:fldChar w:fldCharType="separate"/>
            </w:r>
            <w:r w:rsidR="00566710">
              <w:rPr>
                <w:noProof/>
                <w:webHidden/>
              </w:rPr>
              <w:t>11</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88" w:history="1">
            <w:r w:rsidR="00566710" w:rsidRPr="009E0248">
              <w:rPr>
                <w:rStyle w:val="Lienhypertexte"/>
                <w:rFonts w:ascii="Times New Roman" w:eastAsiaTheme="majorEastAsia" w:hAnsi="Times New Roman" w:cs="Times New Roman"/>
                <w:b/>
                <w:noProof/>
                <w:lang w:val="fr-FR"/>
              </w:rPr>
              <w:t>2.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Architecture de la blockchain</w:t>
            </w:r>
            <w:r w:rsidR="00566710">
              <w:rPr>
                <w:noProof/>
                <w:webHidden/>
              </w:rPr>
              <w:tab/>
            </w:r>
            <w:r w:rsidR="00566710">
              <w:rPr>
                <w:noProof/>
                <w:webHidden/>
              </w:rPr>
              <w:fldChar w:fldCharType="begin"/>
            </w:r>
            <w:r w:rsidR="00566710">
              <w:rPr>
                <w:noProof/>
                <w:webHidden/>
              </w:rPr>
              <w:instrText xml:space="preserve"> PAGEREF _Toc188906388 \h </w:instrText>
            </w:r>
            <w:r w:rsidR="00566710">
              <w:rPr>
                <w:noProof/>
                <w:webHidden/>
              </w:rPr>
            </w:r>
            <w:r w:rsidR="00566710">
              <w:rPr>
                <w:noProof/>
                <w:webHidden/>
              </w:rPr>
              <w:fldChar w:fldCharType="separate"/>
            </w:r>
            <w:r w:rsidR="00566710">
              <w:rPr>
                <w:noProof/>
                <w:webHidden/>
              </w:rPr>
              <w:t>13</w:t>
            </w:r>
            <w:r w:rsidR="00566710">
              <w:rPr>
                <w:noProof/>
                <w:webHidden/>
              </w:rPr>
              <w:fldChar w:fldCharType="end"/>
            </w:r>
          </w:hyperlink>
        </w:p>
        <w:p w:rsidR="00566710" w:rsidRDefault="00332977">
          <w:pPr>
            <w:pStyle w:val="TM3"/>
            <w:tabs>
              <w:tab w:val="left" w:pos="1320"/>
              <w:tab w:val="right" w:leader="dot" w:pos="9396"/>
            </w:tabs>
            <w:rPr>
              <w:rFonts w:eastAsiaTheme="minorEastAsia"/>
              <w:noProof/>
            </w:rPr>
          </w:pPr>
          <w:hyperlink w:anchor="_Toc188906389" w:history="1">
            <w:r w:rsidR="00566710" w:rsidRPr="009E0248">
              <w:rPr>
                <w:rStyle w:val="Lienhypertexte"/>
                <w:rFonts w:ascii="Times New Roman" w:hAnsi="Times New Roman" w:cs="Times New Roman"/>
                <w:b/>
                <w:noProof/>
                <w:lang w:val="fr-FR"/>
              </w:rPr>
              <w:t>2.3.1.</w:t>
            </w:r>
            <w:r w:rsidR="00566710">
              <w:rPr>
                <w:rFonts w:eastAsiaTheme="minorEastAsia"/>
                <w:noProof/>
              </w:rPr>
              <w:tab/>
            </w:r>
            <w:r w:rsidR="00566710" w:rsidRPr="009E0248">
              <w:rPr>
                <w:rStyle w:val="Lienhypertexte"/>
                <w:rFonts w:ascii="Times New Roman" w:hAnsi="Times New Roman" w:cs="Times New Roman"/>
                <w:b/>
                <w:noProof/>
                <w:lang w:val="fr-FR"/>
              </w:rPr>
              <w:t>Structure de la blockchain</w:t>
            </w:r>
            <w:r w:rsidR="00566710">
              <w:rPr>
                <w:noProof/>
                <w:webHidden/>
              </w:rPr>
              <w:tab/>
            </w:r>
            <w:r w:rsidR="00566710">
              <w:rPr>
                <w:noProof/>
                <w:webHidden/>
              </w:rPr>
              <w:fldChar w:fldCharType="begin"/>
            </w:r>
            <w:r w:rsidR="00566710">
              <w:rPr>
                <w:noProof/>
                <w:webHidden/>
              </w:rPr>
              <w:instrText xml:space="preserve"> PAGEREF _Toc188906389 \h </w:instrText>
            </w:r>
            <w:r w:rsidR="00566710">
              <w:rPr>
                <w:noProof/>
                <w:webHidden/>
              </w:rPr>
            </w:r>
            <w:r w:rsidR="00566710">
              <w:rPr>
                <w:noProof/>
                <w:webHidden/>
              </w:rPr>
              <w:fldChar w:fldCharType="separate"/>
            </w:r>
            <w:r w:rsidR="00566710">
              <w:rPr>
                <w:noProof/>
                <w:webHidden/>
              </w:rPr>
              <w:t>13</w:t>
            </w:r>
            <w:r w:rsidR="00566710">
              <w:rPr>
                <w:noProof/>
                <w:webHidden/>
              </w:rPr>
              <w:fldChar w:fldCharType="end"/>
            </w:r>
          </w:hyperlink>
        </w:p>
        <w:p w:rsidR="00566710" w:rsidRDefault="00332977">
          <w:pPr>
            <w:pStyle w:val="TM3"/>
            <w:tabs>
              <w:tab w:val="left" w:pos="1320"/>
              <w:tab w:val="right" w:leader="dot" w:pos="9396"/>
            </w:tabs>
            <w:rPr>
              <w:rFonts w:eastAsiaTheme="minorEastAsia"/>
              <w:noProof/>
            </w:rPr>
          </w:pPr>
          <w:hyperlink w:anchor="_Toc188906390" w:history="1">
            <w:r w:rsidR="00566710" w:rsidRPr="009E0248">
              <w:rPr>
                <w:rStyle w:val="Lienhypertexte"/>
                <w:rFonts w:ascii="Times New Roman" w:hAnsi="Times New Roman" w:cs="Times New Roman"/>
                <w:b/>
                <w:noProof/>
                <w:lang w:val="fr-FR"/>
              </w:rPr>
              <w:t>2.3.2.</w:t>
            </w:r>
            <w:r w:rsidR="00566710">
              <w:rPr>
                <w:rFonts w:eastAsiaTheme="minorEastAsia"/>
                <w:noProof/>
              </w:rPr>
              <w:tab/>
            </w:r>
            <w:r w:rsidR="00566710" w:rsidRPr="009E0248">
              <w:rPr>
                <w:rStyle w:val="Lienhypertexte"/>
                <w:rFonts w:ascii="Times New Roman" w:hAnsi="Times New Roman" w:cs="Times New Roman"/>
                <w:b/>
                <w:noProof/>
                <w:lang w:val="fr-FR"/>
              </w:rPr>
              <w:t>Fonctionnement de la blockchain</w:t>
            </w:r>
            <w:r w:rsidR="00566710">
              <w:rPr>
                <w:noProof/>
                <w:webHidden/>
              </w:rPr>
              <w:tab/>
            </w:r>
            <w:r w:rsidR="00566710">
              <w:rPr>
                <w:noProof/>
                <w:webHidden/>
              </w:rPr>
              <w:fldChar w:fldCharType="begin"/>
            </w:r>
            <w:r w:rsidR="00566710">
              <w:rPr>
                <w:noProof/>
                <w:webHidden/>
              </w:rPr>
              <w:instrText xml:space="preserve"> PAGEREF _Toc188906390 \h </w:instrText>
            </w:r>
            <w:r w:rsidR="00566710">
              <w:rPr>
                <w:noProof/>
                <w:webHidden/>
              </w:rPr>
            </w:r>
            <w:r w:rsidR="00566710">
              <w:rPr>
                <w:noProof/>
                <w:webHidden/>
              </w:rPr>
              <w:fldChar w:fldCharType="separate"/>
            </w:r>
            <w:r w:rsidR="00566710">
              <w:rPr>
                <w:noProof/>
                <w:webHidden/>
              </w:rPr>
              <w:t>16</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1" w:history="1">
            <w:r w:rsidR="00566710" w:rsidRPr="009E0248">
              <w:rPr>
                <w:rStyle w:val="Lienhypertexte"/>
                <w:rFonts w:ascii="Times New Roman" w:eastAsiaTheme="majorEastAsia" w:hAnsi="Times New Roman" w:cs="Times New Roman"/>
                <w:b/>
                <w:noProof/>
                <w:lang w:val="fr-FR"/>
              </w:rPr>
              <w:t>2.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Smart contracts (contrats intelligent)</w:t>
            </w:r>
            <w:r w:rsidR="00566710">
              <w:rPr>
                <w:noProof/>
                <w:webHidden/>
              </w:rPr>
              <w:tab/>
            </w:r>
            <w:r w:rsidR="00566710">
              <w:rPr>
                <w:noProof/>
                <w:webHidden/>
              </w:rPr>
              <w:fldChar w:fldCharType="begin"/>
            </w:r>
            <w:r w:rsidR="00566710">
              <w:rPr>
                <w:noProof/>
                <w:webHidden/>
              </w:rPr>
              <w:instrText xml:space="preserve"> PAGEREF _Toc188906391 \h </w:instrText>
            </w:r>
            <w:r w:rsidR="00566710">
              <w:rPr>
                <w:noProof/>
                <w:webHidden/>
              </w:rPr>
            </w:r>
            <w:r w:rsidR="00566710">
              <w:rPr>
                <w:noProof/>
                <w:webHidden/>
              </w:rPr>
              <w:fldChar w:fldCharType="separate"/>
            </w:r>
            <w:r w:rsidR="00566710">
              <w:rPr>
                <w:noProof/>
                <w:webHidden/>
              </w:rPr>
              <w:t>17</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2" w:history="1">
            <w:r w:rsidR="00566710" w:rsidRPr="009E0248">
              <w:rPr>
                <w:rStyle w:val="Lienhypertexte"/>
                <w:rFonts w:ascii="Times New Roman" w:eastAsiaTheme="majorEastAsia" w:hAnsi="Times New Roman" w:cs="Times New Roman"/>
                <w:b/>
                <w:noProof/>
                <w:lang w:val="fr-FR"/>
              </w:rPr>
              <w:t>2.5</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tocoles de consensus</w:t>
            </w:r>
            <w:r w:rsidR="00566710">
              <w:rPr>
                <w:noProof/>
                <w:webHidden/>
              </w:rPr>
              <w:tab/>
            </w:r>
            <w:r w:rsidR="00566710">
              <w:rPr>
                <w:noProof/>
                <w:webHidden/>
              </w:rPr>
              <w:fldChar w:fldCharType="begin"/>
            </w:r>
            <w:r w:rsidR="00566710">
              <w:rPr>
                <w:noProof/>
                <w:webHidden/>
              </w:rPr>
              <w:instrText xml:space="preserve"> PAGEREF _Toc188906392 \h </w:instrText>
            </w:r>
            <w:r w:rsidR="00566710">
              <w:rPr>
                <w:noProof/>
                <w:webHidden/>
              </w:rPr>
            </w:r>
            <w:r w:rsidR="00566710">
              <w:rPr>
                <w:noProof/>
                <w:webHidden/>
              </w:rPr>
              <w:fldChar w:fldCharType="separate"/>
            </w:r>
            <w:r w:rsidR="00566710">
              <w:rPr>
                <w:noProof/>
                <w:webHidden/>
              </w:rPr>
              <w:t>17</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3" w:history="1">
            <w:r w:rsidR="00566710" w:rsidRPr="009E0248">
              <w:rPr>
                <w:rStyle w:val="Lienhypertexte"/>
                <w:rFonts w:ascii="Times New Roman" w:eastAsiaTheme="majorEastAsia" w:hAnsi="Times New Roman" w:cs="Times New Roman"/>
                <w:b/>
                <w:noProof/>
                <w:lang w:val="fr-FR"/>
              </w:rPr>
              <w:t>2.6</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Exemple de blockchain : Ethereum</w:t>
            </w:r>
            <w:r w:rsidR="00566710">
              <w:rPr>
                <w:noProof/>
                <w:webHidden/>
              </w:rPr>
              <w:tab/>
            </w:r>
            <w:r w:rsidR="00566710">
              <w:rPr>
                <w:noProof/>
                <w:webHidden/>
              </w:rPr>
              <w:fldChar w:fldCharType="begin"/>
            </w:r>
            <w:r w:rsidR="00566710">
              <w:rPr>
                <w:noProof/>
                <w:webHidden/>
              </w:rPr>
              <w:instrText xml:space="preserve"> PAGEREF _Toc188906393 \h </w:instrText>
            </w:r>
            <w:r w:rsidR="00566710">
              <w:rPr>
                <w:noProof/>
                <w:webHidden/>
              </w:rPr>
            </w:r>
            <w:r w:rsidR="00566710">
              <w:rPr>
                <w:noProof/>
                <w:webHidden/>
              </w:rPr>
              <w:fldChar w:fldCharType="separate"/>
            </w:r>
            <w:r w:rsidR="00566710">
              <w:rPr>
                <w:noProof/>
                <w:webHidden/>
              </w:rPr>
              <w:t>18</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94" w:history="1">
            <w:r w:rsidR="00566710" w:rsidRPr="009E0248">
              <w:rPr>
                <w:rStyle w:val="Lienhypertexte"/>
                <w:rFonts w:ascii="Times New Roman" w:eastAsiaTheme="majorEastAsia" w:hAnsi="Times New Roman" w:cs="Times New Roman"/>
                <w:b/>
                <w:noProof/>
                <w:lang w:val="fr-FR"/>
              </w:rPr>
              <w:t>CHAPITRE 3 : ÉTAT DE L’ART SUR L’AUTHENTIFICATION DES DOCUMENTS À L’AIDE DE LA BLOCKCHAIN</w:t>
            </w:r>
            <w:r w:rsidR="00566710">
              <w:rPr>
                <w:noProof/>
                <w:webHidden/>
              </w:rPr>
              <w:tab/>
            </w:r>
            <w:r w:rsidR="00566710">
              <w:rPr>
                <w:noProof/>
                <w:webHidden/>
              </w:rPr>
              <w:fldChar w:fldCharType="begin"/>
            </w:r>
            <w:r w:rsidR="00566710">
              <w:rPr>
                <w:noProof/>
                <w:webHidden/>
              </w:rPr>
              <w:instrText xml:space="preserve"> PAGEREF _Toc188906394 \h </w:instrText>
            </w:r>
            <w:r w:rsidR="00566710">
              <w:rPr>
                <w:noProof/>
                <w:webHidden/>
              </w:rPr>
            </w:r>
            <w:r w:rsidR="00566710">
              <w:rPr>
                <w:noProof/>
                <w:webHidden/>
              </w:rPr>
              <w:fldChar w:fldCharType="separate"/>
            </w:r>
            <w:r w:rsidR="00566710">
              <w:rPr>
                <w:noProof/>
                <w:webHidden/>
              </w:rPr>
              <w:t>21</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5" w:history="1">
            <w:r w:rsidR="00566710" w:rsidRPr="009E0248">
              <w:rPr>
                <w:rStyle w:val="Lienhypertexte"/>
                <w:rFonts w:ascii="Times New Roman" w:eastAsiaTheme="majorEastAsia" w:hAnsi="Times New Roman" w:cs="Times New Roman"/>
                <w:b/>
                <w:noProof/>
                <w:lang w:val="fr-FR"/>
              </w:rPr>
              <w:t>3.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Authentification de documents</w:t>
            </w:r>
            <w:r w:rsidR="00566710">
              <w:rPr>
                <w:noProof/>
                <w:webHidden/>
              </w:rPr>
              <w:tab/>
            </w:r>
            <w:r w:rsidR="00566710">
              <w:rPr>
                <w:noProof/>
                <w:webHidden/>
              </w:rPr>
              <w:fldChar w:fldCharType="begin"/>
            </w:r>
            <w:r w:rsidR="00566710">
              <w:rPr>
                <w:noProof/>
                <w:webHidden/>
              </w:rPr>
              <w:instrText xml:space="preserve"> PAGEREF _Toc188906395 \h </w:instrText>
            </w:r>
            <w:r w:rsidR="00566710">
              <w:rPr>
                <w:noProof/>
                <w:webHidden/>
              </w:rPr>
            </w:r>
            <w:r w:rsidR="00566710">
              <w:rPr>
                <w:noProof/>
                <w:webHidden/>
              </w:rPr>
              <w:fldChar w:fldCharType="separate"/>
            </w:r>
            <w:r w:rsidR="00566710">
              <w:rPr>
                <w:noProof/>
                <w:webHidden/>
              </w:rPr>
              <w:t>21</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6" w:history="1">
            <w:r w:rsidR="00566710" w:rsidRPr="009E0248">
              <w:rPr>
                <w:rStyle w:val="Lienhypertexte"/>
                <w:rFonts w:ascii="Times New Roman" w:eastAsiaTheme="majorEastAsia" w:hAnsi="Times New Roman" w:cs="Times New Roman"/>
                <w:b/>
                <w:noProof/>
                <w:lang w:val="fr-FR"/>
              </w:rPr>
              <w:t>3.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Méthodes d’authentification de documents</w:t>
            </w:r>
            <w:r w:rsidR="00566710">
              <w:rPr>
                <w:noProof/>
                <w:webHidden/>
              </w:rPr>
              <w:tab/>
            </w:r>
            <w:r w:rsidR="00566710">
              <w:rPr>
                <w:noProof/>
                <w:webHidden/>
              </w:rPr>
              <w:fldChar w:fldCharType="begin"/>
            </w:r>
            <w:r w:rsidR="00566710">
              <w:rPr>
                <w:noProof/>
                <w:webHidden/>
              </w:rPr>
              <w:instrText xml:space="preserve"> PAGEREF _Toc188906396 \h </w:instrText>
            </w:r>
            <w:r w:rsidR="00566710">
              <w:rPr>
                <w:noProof/>
                <w:webHidden/>
              </w:rPr>
            </w:r>
            <w:r w:rsidR="00566710">
              <w:rPr>
                <w:noProof/>
                <w:webHidden/>
              </w:rPr>
              <w:fldChar w:fldCharType="separate"/>
            </w:r>
            <w:r w:rsidR="00566710">
              <w:rPr>
                <w:noProof/>
                <w:webHidden/>
              </w:rPr>
              <w:t>21</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7" w:history="1">
            <w:r w:rsidR="00566710" w:rsidRPr="009E0248">
              <w:rPr>
                <w:rStyle w:val="Lienhypertexte"/>
                <w:rFonts w:ascii="Times New Roman" w:eastAsiaTheme="majorEastAsia" w:hAnsi="Times New Roman" w:cs="Times New Roman"/>
                <w:b/>
                <w:noProof/>
                <w:lang w:val="fr-FR"/>
              </w:rPr>
              <w:t>3.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Travaux existants sur l’authentification de documents à l’aide de la blockchain</w:t>
            </w:r>
            <w:r w:rsidR="00566710">
              <w:rPr>
                <w:noProof/>
                <w:webHidden/>
              </w:rPr>
              <w:tab/>
            </w:r>
            <w:r w:rsidR="00566710">
              <w:rPr>
                <w:noProof/>
                <w:webHidden/>
              </w:rPr>
              <w:fldChar w:fldCharType="begin"/>
            </w:r>
            <w:r w:rsidR="00566710">
              <w:rPr>
                <w:noProof/>
                <w:webHidden/>
              </w:rPr>
              <w:instrText xml:space="preserve"> PAGEREF _Toc188906397 \h </w:instrText>
            </w:r>
            <w:r w:rsidR="00566710">
              <w:rPr>
                <w:noProof/>
                <w:webHidden/>
              </w:rPr>
            </w:r>
            <w:r w:rsidR="00566710">
              <w:rPr>
                <w:noProof/>
                <w:webHidden/>
              </w:rPr>
              <w:fldChar w:fldCharType="separate"/>
            </w:r>
            <w:r w:rsidR="00566710">
              <w:rPr>
                <w:noProof/>
                <w:webHidden/>
              </w:rPr>
              <w:t>21</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398" w:history="1">
            <w:r w:rsidR="00566710" w:rsidRPr="009E0248">
              <w:rPr>
                <w:rStyle w:val="Lienhypertexte"/>
                <w:rFonts w:ascii="Times New Roman" w:eastAsiaTheme="majorEastAsia" w:hAnsi="Times New Roman" w:cs="Times New Roman"/>
                <w:b/>
                <w:noProof/>
                <w:lang w:val="fr-FR"/>
              </w:rPr>
              <w:t>3.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Discussion</w:t>
            </w:r>
            <w:r w:rsidR="00566710">
              <w:rPr>
                <w:noProof/>
                <w:webHidden/>
              </w:rPr>
              <w:tab/>
            </w:r>
            <w:r w:rsidR="00566710">
              <w:rPr>
                <w:noProof/>
                <w:webHidden/>
              </w:rPr>
              <w:fldChar w:fldCharType="begin"/>
            </w:r>
            <w:r w:rsidR="00566710">
              <w:rPr>
                <w:noProof/>
                <w:webHidden/>
              </w:rPr>
              <w:instrText xml:space="preserve"> PAGEREF _Toc188906398 \h </w:instrText>
            </w:r>
            <w:r w:rsidR="00566710">
              <w:rPr>
                <w:noProof/>
                <w:webHidden/>
              </w:rPr>
            </w:r>
            <w:r w:rsidR="00566710">
              <w:rPr>
                <w:noProof/>
                <w:webHidden/>
              </w:rPr>
              <w:fldChar w:fldCharType="separate"/>
            </w:r>
            <w:r w:rsidR="00566710">
              <w:rPr>
                <w:noProof/>
                <w:webHidden/>
              </w:rPr>
              <w:t>25</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399" w:history="1">
            <w:r w:rsidR="00566710" w:rsidRPr="009E0248">
              <w:rPr>
                <w:rStyle w:val="Lienhypertexte"/>
                <w:rFonts w:ascii="Times New Roman" w:eastAsiaTheme="majorEastAsia" w:hAnsi="Times New Roman" w:cs="Times New Roman"/>
                <w:b/>
                <w:noProof/>
                <w:lang w:val="fr-FR"/>
              </w:rPr>
              <w:t>CHAPITRE 4 : APPROCHE D’AUTHENTIFICATION DE DOCUMENTS À L’AIDE DE LA BLOCKCHAIN</w:t>
            </w:r>
            <w:r w:rsidR="00566710">
              <w:rPr>
                <w:noProof/>
                <w:webHidden/>
              </w:rPr>
              <w:tab/>
            </w:r>
            <w:r w:rsidR="00566710">
              <w:rPr>
                <w:noProof/>
                <w:webHidden/>
              </w:rPr>
              <w:fldChar w:fldCharType="begin"/>
            </w:r>
            <w:r w:rsidR="00566710">
              <w:rPr>
                <w:noProof/>
                <w:webHidden/>
              </w:rPr>
              <w:instrText xml:space="preserve"> PAGEREF _Toc188906399 \h </w:instrText>
            </w:r>
            <w:r w:rsidR="00566710">
              <w:rPr>
                <w:noProof/>
                <w:webHidden/>
              </w:rPr>
            </w:r>
            <w:r w:rsidR="00566710">
              <w:rPr>
                <w:noProof/>
                <w:webHidden/>
              </w:rPr>
              <w:fldChar w:fldCharType="separate"/>
            </w:r>
            <w:r w:rsidR="00566710">
              <w:rPr>
                <w:noProof/>
                <w:webHidden/>
              </w:rPr>
              <w:t>28</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400" w:history="1">
            <w:r w:rsidR="00566710" w:rsidRPr="009E0248">
              <w:rPr>
                <w:rStyle w:val="Lienhypertexte"/>
                <w:rFonts w:ascii="Times New Roman" w:eastAsiaTheme="majorEastAsia" w:hAnsi="Times New Roman" w:cs="Times New Roman"/>
                <w:b/>
                <w:noProof/>
                <w:lang w:val="fr-FR"/>
              </w:rPr>
              <w:t>CHAPITRE 5 : IMPLÉMENTATION DE L’APPROCHE</w:t>
            </w:r>
            <w:r w:rsidR="00566710">
              <w:rPr>
                <w:noProof/>
                <w:webHidden/>
              </w:rPr>
              <w:tab/>
            </w:r>
            <w:r w:rsidR="00566710">
              <w:rPr>
                <w:noProof/>
                <w:webHidden/>
              </w:rPr>
              <w:fldChar w:fldCharType="begin"/>
            </w:r>
            <w:r w:rsidR="00566710">
              <w:rPr>
                <w:noProof/>
                <w:webHidden/>
              </w:rPr>
              <w:instrText xml:space="preserve"> PAGEREF _Toc188906400 \h </w:instrText>
            </w:r>
            <w:r w:rsidR="00566710">
              <w:rPr>
                <w:noProof/>
                <w:webHidden/>
              </w:rPr>
            </w:r>
            <w:r w:rsidR="00566710">
              <w:rPr>
                <w:noProof/>
                <w:webHidden/>
              </w:rPr>
              <w:fldChar w:fldCharType="separate"/>
            </w:r>
            <w:r w:rsidR="00566710">
              <w:rPr>
                <w:noProof/>
                <w:webHidden/>
              </w:rPr>
              <w:t>30</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401" w:history="1">
            <w:r w:rsidR="00566710" w:rsidRPr="009E0248">
              <w:rPr>
                <w:rStyle w:val="Lienhypertexte"/>
                <w:rFonts w:ascii="Times New Roman" w:eastAsiaTheme="majorEastAsia" w:hAnsi="Times New Roman" w:cs="Times New Roman"/>
                <w:b/>
                <w:noProof/>
                <w:lang w:val="fr-FR"/>
              </w:rPr>
              <w:t>5.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tocole d’implémentation</w:t>
            </w:r>
            <w:r w:rsidR="00566710">
              <w:rPr>
                <w:noProof/>
                <w:webHidden/>
              </w:rPr>
              <w:tab/>
            </w:r>
            <w:r w:rsidR="00566710">
              <w:rPr>
                <w:noProof/>
                <w:webHidden/>
              </w:rPr>
              <w:fldChar w:fldCharType="begin"/>
            </w:r>
            <w:r w:rsidR="00566710">
              <w:rPr>
                <w:noProof/>
                <w:webHidden/>
              </w:rPr>
              <w:instrText xml:space="preserve"> PAGEREF _Toc188906401 \h </w:instrText>
            </w:r>
            <w:r w:rsidR="00566710">
              <w:rPr>
                <w:noProof/>
                <w:webHidden/>
              </w:rPr>
            </w:r>
            <w:r w:rsidR="00566710">
              <w:rPr>
                <w:noProof/>
                <w:webHidden/>
              </w:rPr>
              <w:fldChar w:fldCharType="separate"/>
            </w:r>
            <w:r w:rsidR="00566710">
              <w:rPr>
                <w:noProof/>
                <w:webHidden/>
              </w:rPr>
              <w:t>30</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402" w:history="1">
            <w:r w:rsidR="00566710" w:rsidRPr="009E0248">
              <w:rPr>
                <w:rStyle w:val="Lienhypertexte"/>
                <w:rFonts w:ascii="Times New Roman" w:eastAsiaTheme="majorEastAsia" w:hAnsi="Times New Roman" w:cs="Times New Roman"/>
                <w:b/>
                <w:noProof/>
                <w:lang w:val="fr-FR"/>
              </w:rPr>
              <w:t>5.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ésentation de la solution</w:t>
            </w:r>
            <w:r w:rsidR="00566710">
              <w:rPr>
                <w:noProof/>
                <w:webHidden/>
              </w:rPr>
              <w:tab/>
            </w:r>
            <w:r w:rsidR="00566710">
              <w:rPr>
                <w:noProof/>
                <w:webHidden/>
              </w:rPr>
              <w:fldChar w:fldCharType="begin"/>
            </w:r>
            <w:r w:rsidR="00566710">
              <w:rPr>
                <w:noProof/>
                <w:webHidden/>
              </w:rPr>
              <w:instrText xml:space="preserve"> PAGEREF _Toc188906402 \h </w:instrText>
            </w:r>
            <w:r w:rsidR="00566710">
              <w:rPr>
                <w:noProof/>
                <w:webHidden/>
              </w:rPr>
            </w:r>
            <w:r w:rsidR="00566710">
              <w:rPr>
                <w:noProof/>
                <w:webHidden/>
              </w:rPr>
              <w:fldChar w:fldCharType="separate"/>
            </w:r>
            <w:r w:rsidR="00566710">
              <w:rPr>
                <w:noProof/>
                <w:webHidden/>
              </w:rPr>
              <w:t>30</w:t>
            </w:r>
            <w:r w:rsidR="00566710">
              <w:rPr>
                <w:noProof/>
                <w:webHidden/>
              </w:rPr>
              <w:fldChar w:fldCharType="end"/>
            </w:r>
          </w:hyperlink>
        </w:p>
        <w:p w:rsidR="00566710" w:rsidRDefault="00332977">
          <w:pPr>
            <w:pStyle w:val="TM2"/>
            <w:tabs>
              <w:tab w:val="left" w:pos="880"/>
              <w:tab w:val="right" w:leader="dot" w:pos="9396"/>
            </w:tabs>
            <w:rPr>
              <w:rFonts w:eastAsiaTheme="minorEastAsia"/>
              <w:noProof/>
            </w:rPr>
          </w:pPr>
          <w:hyperlink w:anchor="_Toc188906403" w:history="1">
            <w:r w:rsidR="00566710" w:rsidRPr="009E0248">
              <w:rPr>
                <w:rStyle w:val="Lienhypertexte"/>
                <w:rFonts w:ascii="Times New Roman" w:eastAsiaTheme="majorEastAsia" w:hAnsi="Times New Roman" w:cs="Times New Roman"/>
                <w:b/>
                <w:noProof/>
                <w:lang w:val="fr-FR"/>
              </w:rPr>
              <w:t>5.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Discussion des résultats</w:t>
            </w:r>
            <w:r w:rsidR="00566710">
              <w:rPr>
                <w:noProof/>
                <w:webHidden/>
              </w:rPr>
              <w:tab/>
            </w:r>
            <w:r w:rsidR="00566710">
              <w:rPr>
                <w:noProof/>
                <w:webHidden/>
              </w:rPr>
              <w:fldChar w:fldCharType="begin"/>
            </w:r>
            <w:r w:rsidR="00566710">
              <w:rPr>
                <w:noProof/>
                <w:webHidden/>
              </w:rPr>
              <w:instrText xml:space="preserve"> PAGEREF _Toc188906403 \h </w:instrText>
            </w:r>
            <w:r w:rsidR="00566710">
              <w:rPr>
                <w:noProof/>
                <w:webHidden/>
              </w:rPr>
            </w:r>
            <w:r w:rsidR="00566710">
              <w:rPr>
                <w:noProof/>
                <w:webHidden/>
              </w:rPr>
              <w:fldChar w:fldCharType="separate"/>
            </w:r>
            <w:r w:rsidR="00566710">
              <w:rPr>
                <w:noProof/>
                <w:webHidden/>
              </w:rPr>
              <w:t>30</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404" w:history="1">
            <w:r w:rsidR="00566710" w:rsidRPr="009E0248">
              <w:rPr>
                <w:rStyle w:val="Lienhypertexte"/>
                <w:rFonts w:ascii="Times New Roman" w:eastAsiaTheme="majorEastAsia" w:hAnsi="Times New Roman" w:cs="Times New Roman"/>
                <w:b/>
                <w:noProof/>
                <w:lang w:val="fr-FR"/>
              </w:rPr>
              <w:t>CONCLUSION ET PERSPECTIVES</w:t>
            </w:r>
            <w:r w:rsidR="00566710">
              <w:rPr>
                <w:noProof/>
                <w:webHidden/>
              </w:rPr>
              <w:tab/>
            </w:r>
            <w:r w:rsidR="00566710">
              <w:rPr>
                <w:noProof/>
                <w:webHidden/>
              </w:rPr>
              <w:fldChar w:fldCharType="begin"/>
            </w:r>
            <w:r w:rsidR="00566710">
              <w:rPr>
                <w:noProof/>
                <w:webHidden/>
              </w:rPr>
              <w:instrText xml:space="preserve"> PAGEREF _Toc188906404 \h </w:instrText>
            </w:r>
            <w:r w:rsidR="00566710">
              <w:rPr>
                <w:noProof/>
                <w:webHidden/>
              </w:rPr>
            </w:r>
            <w:r w:rsidR="00566710">
              <w:rPr>
                <w:noProof/>
                <w:webHidden/>
              </w:rPr>
              <w:fldChar w:fldCharType="separate"/>
            </w:r>
            <w:r w:rsidR="00566710">
              <w:rPr>
                <w:noProof/>
                <w:webHidden/>
              </w:rPr>
              <w:t>32</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405" w:history="1">
            <w:r w:rsidR="00566710" w:rsidRPr="009E0248">
              <w:rPr>
                <w:rStyle w:val="Lienhypertexte"/>
                <w:rFonts w:ascii="Times New Roman" w:eastAsiaTheme="majorEastAsia" w:hAnsi="Times New Roman" w:cs="Times New Roman"/>
                <w:b/>
                <w:noProof/>
                <w:lang w:val="fr-FR"/>
              </w:rPr>
              <w:t>RÉFÉRENCES</w:t>
            </w:r>
            <w:r w:rsidR="00566710">
              <w:rPr>
                <w:noProof/>
                <w:webHidden/>
              </w:rPr>
              <w:tab/>
            </w:r>
            <w:r w:rsidR="00566710">
              <w:rPr>
                <w:noProof/>
                <w:webHidden/>
              </w:rPr>
              <w:fldChar w:fldCharType="begin"/>
            </w:r>
            <w:r w:rsidR="00566710">
              <w:rPr>
                <w:noProof/>
                <w:webHidden/>
              </w:rPr>
              <w:instrText xml:space="preserve"> PAGEREF _Toc188906405 \h </w:instrText>
            </w:r>
            <w:r w:rsidR="00566710">
              <w:rPr>
                <w:noProof/>
                <w:webHidden/>
              </w:rPr>
            </w:r>
            <w:r w:rsidR="00566710">
              <w:rPr>
                <w:noProof/>
                <w:webHidden/>
              </w:rPr>
              <w:fldChar w:fldCharType="separate"/>
            </w:r>
            <w:r w:rsidR="00566710">
              <w:rPr>
                <w:noProof/>
                <w:webHidden/>
              </w:rPr>
              <w:t>33</w:t>
            </w:r>
            <w:r w:rsidR="00566710">
              <w:rPr>
                <w:noProof/>
                <w:webHidden/>
              </w:rPr>
              <w:fldChar w:fldCharType="end"/>
            </w:r>
          </w:hyperlink>
        </w:p>
        <w:p w:rsidR="00566710" w:rsidRDefault="00332977">
          <w:pPr>
            <w:pStyle w:val="TM1"/>
            <w:tabs>
              <w:tab w:val="right" w:leader="dot" w:pos="9396"/>
            </w:tabs>
            <w:rPr>
              <w:rFonts w:eastAsiaTheme="minorEastAsia"/>
              <w:noProof/>
            </w:rPr>
          </w:pPr>
          <w:hyperlink w:anchor="_Toc188906406" w:history="1">
            <w:r w:rsidR="00566710" w:rsidRPr="009E0248">
              <w:rPr>
                <w:rStyle w:val="Lienhypertexte"/>
                <w:rFonts w:ascii="Times New Roman" w:eastAsiaTheme="majorEastAsia" w:hAnsi="Times New Roman" w:cs="Times New Roman"/>
                <w:b/>
                <w:noProof/>
                <w:lang w:val="fr-FR"/>
              </w:rPr>
              <w:t>ANNEXES</w:t>
            </w:r>
            <w:r w:rsidR="00566710">
              <w:rPr>
                <w:noProof/>
                <w:webHidden/>
              </w:rPr>
              <w:tab/>
            </w:r>
            <w:r w:rsidR="00566710">
              <w:rPr>
                <w:noProof/>
                <w:webHidden/>
              </w:rPr>
              <w:fldChar w:fldCharType="begin"/>
            </w:r>
            <w:r w:rsidR="00566710">
              <w:rPr>
                <w:noProof/>
                <w:webHidden/>
              </w:rPr>
              <w:instrText xml:space="preserve"> PAGEREF _Toc188906406 \h </w:instrText>
            </w:r>
            <w:r w:rsidR="00566710">
              <w:rPr>
                <w:noProof/>
                <w:webHidden/>
              </w:rPr>
            </w:r>
            <w:r w:rsidR="00566710">
              <w:rPr>
                <w:noProof/>
                <w:webHidden/>
              </w:rPr>
              <w:fldChar w:fldCharType="separate"/>
            </w:r>
            <w:r w:rsidR="00566710">
              <w:rPr>
                <w:noProof/>
                <w:webHidden/>
              </w:rPr>
              <w:t>35</w:t>
            </w:r>
            <w:r w:rsidR="00566710">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890637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484B3F">
          <w:rPr>
            <w:noProof/>
            <w:webHidden/>
          </w:rPr>
          <w:t>5</w:t>
        </w:r>
        <w:r w:rsidR="00A35B15">
          <w:rPr>
            <w:noProof/>
            <w:webHidden/>
          </w:rPr>
          <w:fldChar w:fldCharType="end"/>
        </w:r>
      </w:hyperlink>
    </w:p>
    <w:p w:rsidR="00A35B15" w:rsidRDefault="00332977">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484B3F">
          <w:rPr>
            <w:noProof/>
            <w:webHidden/>
          </w:rPr>
          <w:t>8</w:t>
        </w:r>
        <w:r w:rsidR="00A35B15">
          <w:rPr>
            <w:noProof/>
            <w:webHidden/>
          </w:rPr>
          <w:fldChar w:fldCharType="end"/>
        </w:r>
      </w:hyperlink>
    </w:p>
    <w:p w:rsidR="00A35B15" w:rsidRDefault="00332977">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484B3F">
          <w:rPr>
            <w:noProof/>
            <w:webHidden/>
          </w:rPr>
          <w:t>8</w:t>
        </w:r>
        <w:r w:rsidR="00A35B15">
          <w:rPr>
            <w:noProof/>
            <w:webHidden/>
          </w:rPr>
          <w:fldChar w:fldCharType="end"/>
        </w:r>
      </w:hyperlink>
    </w:p>
    <w:p w:rsidR="00A35B15" w:rsidRDefault="00332977">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484B3F">
          <w:rPr>
            <w:noProof/>
            <w:webHidden/>
          </w:rPr>
          <w:t>8</w:t>
        </w:r>
        <w:r w:rsidR="00A35B15">
          <w:rPr>
            <w:noProof/>
            <w:webHidden/>
          </w:rPr>
          <w:fldChar w:fldCharType="end"/>
        </w:r>
      </w:hyperlink>
    </w:p>
    <w:p w:rsidR="00A35B15" w:rsidRDefault="00332977">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484B3F">
          <w:rPr>
            <w:noProof/>
            <w:webHidden/>
          </w:rPr>
          <w:t>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890637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890637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Work</w:t>
            </w:r>
            <w:proofErr w:type="spellEnd"/>
            <w:r w:rsidRPr="00E8131C">
              <w:rPr>
                <w:rFonts w:ascii="Times New Roman" w:hAnsi="Times New Roman" w:cs="Times New Roman"/>
                <w:sz w:val="24"/>
                <w:szCs w:val="24"/>
                <w:lang w:val="fr-FR"/>
              </w:rPr>
              <w:t xml:space="preserve"> ou Preuve de Travail</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256CBB" w:rsidRPr="000707CD"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0707CD"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 xml:space="preserve">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890637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890637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C96D91">
      <w:pPr>
        <w:pStyle w:val="Paragraphedeliste"/>
        <w:numPr>
          <w:ilvl w:val="0"/>
          <w:numId w:val="48"/>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385859">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itemData":{"id":48,"type":"motion_picture","abstract":"</w:instrText>
      </w:r>
      <w:r w:rsidR="00385859">
        <w:rPr>
          <w:rFonts w:ascii="Segoe UI Symbol" w:hAnsi="Segoe UI Symbol" w:cs="Segoe UI Symbol"/>
          <w:sz w:val="24"/>
          <w:szCs w:val="24"/>
          <w:lang w:val="fr-FR"/>
        </w:rPr>
        <w:instrText>⛔</w:instrText>
      </w:r>
      <w:r w:rsidR="00385859">
        <w:rPr>
          <w:rFonts w:ascii="Times New Roman" w:hAnsi="Times New Roman" w:cs="Times New Roman"/>
          <w:sz w:val="24"/>
          <w:szCs w:val="24"/>
          <w:lang w:val="fr-FR"/>
        </w:rPr>
        <w:instrText xml:space="preserve"> </w:instrText>
      </w:r>
      <w:r w:rsidR="00385859">
        <w:rPr>
          <w:rFonts w:ascii="Cambria Math" w:hAnsi="Cambria Math" w:cs="Cambria Math"/>
          <w:sz w:val="24"/>
          <w:szCs w:val="24"/>
          <w:lang w:val="fr-FR"/>
        </w:rPr>
        <w:instrText>𝐀𝐋𝐄𝐑𝐓𝐄</w:instrText>
      </w:r>
      <w:r w:rsidR="00385859">
        <w:rPr>
          <w:rFonts w:ascii="Times New Roman" w:hAnsi="Times New Roman" w:cs="Times New Roman"/>
          <w:sz w:val="24"/>
          <w:szCs w:val="24"/>
          <w:lang w:val="fr-FR"/>
        </w:rPr>
        <w:instrText xml:space="preserve"> </w:instrText>
      </w:r>
      <w:r w:rsidR="00385859">
        <w:rPr>
          <w:rFonts w:ascii="Cambria Math" w:hAnsi="Cambria Math" w:cs="Cambria Math"/>
          <w:sz w:val="24"/>
          <w:szCs w:val="24"/>
          <w:lang w:val="fr-FR"/>
        </w:rPr>
        <w:instrText>𝐕𝐈𝐆𝐈𝐋𝐀𝐍𝐂𝐄</w:instrText>
      </w:r>
      <w:r w:rsidR="00385859">
        <w:rPr>
          <w:rFonts w:ascii="Times New Roman" w:hAnsi="Times New Roman" w:cs="Times New Roman"/>
          <w:sz w:val="24"/>
          <w:szCs w:val="24"/>
          <w:lang w:val="fr-FR"/>
        </w:rPr>
        <w:instrText xml:space="preserve"> </w:instrText>
      </w:r>
      <w:r w:rsidR="00385859">
        <w:rPr>
          <w:rFonts w:ascii="Segoe UI Symbol" w:hAnsi="Segoe UI Symbol" w:cs="Segoe UI Symbol"/>
          <w:sz w:val="24"/>
          <w:szCs w:val="24"/>
          <w:lang w:val="fr-FR"/>
        </w:rPr>
        <w:instrText>⛔</w:instrText>
      </w:r>
      <w:r w:rsidR="00385859">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source":"web.facebook.com","title":"Ministère de l'Economie et des Finances du Burkina Faso","URL":"https://web.facebook.com/finances.gov.bf/posts/-%F0%9D%90%80%F0%9D%90%8B%F0%9D%90%84%F0%9D%90%91%F0%9D%90%93%F0%9D%90%84-%F0%9D%90%95%F0%9D%90%88%F0%9D%90%86%F0%9D%90%88%F0%9D%90%8B%F0%9D%90%80%F0%9D%90%8D%F0%9D%90%82%F0%9D%90%84-des-avis-au-public-faussement-attribu%C3%A9s-au-minist%C3%A8re-de-lecono/938243418490634/","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FD63DB">
      <w:pPr>
        <w:pStyle w:val="Paragraphedeliste"/>
        <w:numPr>
          <w:ilvl w:val="0"/>
          <w:numId w:val="37"/>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A125D9">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itemData":{"id":50,"type":"motion_picture","abstract":"Une loi portant statut général des agents publics et un projet de loi portant statut général des agents publics circulant sur les réseaux sociaux sont faux. \n\nCes textes ne proviennent pas des...","language":"fr","source":"web.facebook.com","title":"Ministère de la Fonction Publique, du Travail et de la Protection Sociale","URL":"https://web.facebook.com/FonctionPublique.bf/posts/une-loi-portant-statut-g%C3%A9n%C3%A9ral-des-agents-publics-et-un-projet-de-loi-portant-st/807359534919607/","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EB5514">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itemData":{"id":52,"type":"motion_picture","abstract":"Le Service de Communication et des Relations Publiques de la Direction Générale des Douanes informe le public que les communiqués, ci-dessous, sur une supposée vente aux enchères de véhicules...","language":"fr","source":"web.facebook.com","title":"Douanes du Burkina Faso","URL":"https://web.facebook.com/DouanesDuBurkinaFaso/posts/le-service-de-communication-et-des-relations-publiques-de-la-direction-g%C3%A9n%C3%A9rale-/777810804387234/","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FD63DB">
      <w:pPr>
        <w:pStyle w:val="Paragraphedeliste"/>
        <w:numPr>
          <w:ilvl w:val="0"/>
          <w:numId w:val="37"/>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D6707A">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itemData":{"id":54,"type":"motion_picture","abstract":"Depuis un certain temps un communiqué relatif à une bourse canadienne et impliquant le Ministère des Affaires Etrangères du Burkina Faso circule sur les réseaux sociaux. \nLe Ministère des Affaires...","language":"fr","source":"web.facebook.com","title":"Ministère des Affaires Etrangères du Burkina Faso","URL":"https://web.facebook.com/burkina.diplomatie/posts/depuis-un-certain-temps-un-communiqu%C3%A9-relatif-%C3%A0-une-bourse-canadienne-et-impliqu/720271120128846/","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6570CB">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itemData":{"id":56,"type":"motion_picture","abstract":"Démenti de recrutement d’étudiants \n\nDes informations circulant sur les réseaux sociaux font état de recrutement, en contrepartie de paiement des sommes d’argent, des candidats de niveau BAC pour des...","language":"fr","source":"web.facebook.com","title":"Institut national de la statistique et de la démographie-INSD","URL":"https://web.facebook.com/StatBurkina/posts/d%C3%A9menti-de-recrutement-d%C3%A9tudiants-des-informations-circulant-sur-les-r%C3%A9seaux-soc/975626569974564/","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466FA4">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890637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890638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2E47DA">
      <w:pPr>
        <w:pStyle w:val="Paragraphedeliste"/>
        <w:numPr>
          <w:ilvl w:val="0"/>
          <w:numId w:val="34"/>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890638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B321B9">
      <w:pPr>
        <w:pStyle w:val="Paragraphedeliste"/>
        <w:numPr>
          <w:ilvl w:val="0"/>
          <w:numId w:val="35"/>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B321B9">
      <w:pPr>
        <w:pStyle w:val="Paragraphedeliste"/>
        <w:numPr>
          <w:ilvl w:val="0"/>
          <w:numId w:val="35"/>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5059B6">
      <w:pPr>
        <w:pStyle w:val="Paragraphedeliste"/>
        <w:numPr>
          <w:ilvl w:val="0"/>
          <w:numId w:val="35"/>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890638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788D0196" wp14:editId="5482D226">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42208F" w:rsidRDefault="003A563A" w:rsidP="003A563A">
      <w:pPr>
        <w:pStyle w:val="Lgende"/>
        <w:jc w:val="center"/>
        <w:rPr>
          <w:rFonts w:ascii="Times New Roman" w:hAnsi="Times New Roman" w:cs="Times New Roman"/>
          <w:color w:val="auto"/>
          <w:sz w:val="36"/>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818D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A2143A">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48223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FF0D95">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7245D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7245D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890638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6186F" w:rsidRPr="00457C81" w:rsidRDefault="00FB0320"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w:t>
      </w:r>
      <w:r w:rsidR="00626D31">
        <w:rPr>
          <w:rFonts w:ascii="Times New Roman" w:hAnsi="Times New Roman" w:cs="Times New Roman"/>
          <w:sz w:val="24"/>
          <w:szCs w:val="24"/>
          <w:lang w:val="fr-FR"/>
        </w:rPr>
        <w:t xml:space="preserve">le </w:t>
      </w:r>
      <w:r w:rsidR="0015073B">
        <w:rPr>
          <w:rFonts w:ascii="Times New Roman" w:hAnsi="Times New Roman" w:cs="Times New Roman"/>
          <w:sz w:val="24"/>
          <w:szCs w:val="24"/>
          <w:lang w:val="fr-FR"/>
        </w:rPr>
        <w:t>cadre de</w:t>
      </w:r>
      <w:r w:rsidR="0088224B">
        <w:rPr>
          <w:rFonts w:ascii="Times New Roman" w:hAnsi="Times New Roman" w:cs="Times New Roman"/>
          <w:sz w:val="24"/>
          <w:szCs w:val="24"/>
          <w:lang w:val="fr-FR"/>
        </w:rPr>
        <w:t xml:space="preserve"> no</w:t>
      </w:r>
      <w:r w:rsidR="0015073B">
        <w:rPr>
          <w:rFonts w:ascii="Times New Roman" w:hAnsi="Times New Roman" w:cs="Times New Roman"/>
          <w:sz w:val="24"/>
          <w:szCs w:val="24"/>
          <w:lang w:val="fr-FR"/>
        </w:rPr>
        <w:t>s travaux de recherche</w:t>
      </w:r>
      <w:r>
        <w:rPr>
          <w:rFonts w:ascii="Times New Roman" w:hAnsi="Times New Roman" w:cs="Times New Roman"/>
          <w:sz w:val="24"/>
          <w:szCs w:val="24"/>
          <w:lang w:val="fr-FR"/>
        </w:rPr>
        <w:t xml:space="preserve">, nous sommes amenés à appliquer des </w:t>
      </w:r>
      <w:r w:rsidR="00A63C54">
        <w:rPr>
          <w:rFonts w:ascii="Times New Roman" w:hAnsi="Times New Roman" w:cs="Times New Roman"/>
          <w:sz w:val="24"/>
          <w:szCs w:val="24"/>
          <w:lang w:val="fr-FR"/>
        </w:rPr>
        <w:t xml:space="preserve">approches et </w:t>
      </w:r>
      <w:r>
        <w:rPr>
          <w:rFonts w:ascii="Times New Roman" w:hAnsi="Times New Roman" w:cs="Times New Roman"/>
          <w:sz w:val="24"/>
          <w:szCs w:val="24"/>
          <w:lang w:val="fr-FR"/>
        </w:rPr>
        <w:t>outils informatique</w:t>
      </w:r>
      <w:r w:rsidR="00076AD4">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E25C9B">
        <w:rPr>
          <w:rFonts w:ascii="Times New Roman" w:hAnsi="Times New Roman" w:cs="Times New Roman"/>
          <w:sz w:val="24"/>
          <w:szCs w:val="24"/>
          <w:lang w:val="fr-FR"/>
        </w:rPr>
        <w:t>dans un milieu plus général</w:t>
      </w:r>
      <w:r w:rsidR="00574AF8">
        <w:rPr>
          <w:rFonts w:ascii="Times New Roman" w:hAnsi="Times New Roman" w:cs="Times New Roman"/>
          <w:sz w:val="24"/>
          <w:szCs w:val="24"/>
          <w:lang w:val="fr-FR"/>
        </w:rPr>
        <w:t xml:space="preserve"> que </w:t>
      </w:r>
      <w:r w:rsidR="000667AF">
        <w:rPr>
          <w:rFonts w:ascii="Times New Roman" w:hAnsi="Times New Roman" w:cs="Times New Roman"/>
          <w:sz w:val="24"/>
          <w:szCs w:val="24"/>
          <w:lang w:val="fr-FR"/>
        </w:rPr>
        <w:t xml:space="preserve">celui de </w:t>
      </w:r>
      <w:r w:rsidR="00574AF8">
        <w:rPr>
          <w:rFonts w:ascii="Times New Roman" w:hAnsi="Times New Roman" w:cs="Times New Roman"/>
          <w:sz w:val="24"/>
          <w:szCs w:val="24"/>
          <w:lang w:val="fr-FR"/>
        </w:rPr>
        <w:t>l’Informatique</w:t>
      </w:r>
      <w:r w:rsidR="00E25C9B">
        <w:rPr>
          <w:rFonts w:ascii="Times New Roman" w:hAnsi="Times New Roman" w:cs="Times New Roman"/>
          <w:sz w:val="24"/>
          <w:szCs w:val="24"/>
          <w:lang w:val="fr-FR"/>
        </w:rPr>
        <w:t>.</w:t>
      </w:r>
      <w:r w:rsidR="003141CC">
        <w:rPr>
          <w:rFonts w:ascii="Times New Roman" w:hAnsi="Times New Roman" w:cs="Times New Roman"/>
          <w:sz w:val="24"/>
          <w:szCs w:val="24"/>
          <w:lang w:val="fr-FR"/>
        </w:rPr>
        <w:t xml:space="preserve"> Il convient donc de revenir sur certaines notions </w:t>
      </w:r>
      <w:r w:rsidR="004824B9">
        <w:rPr>
          <w:rFonts w:ascii="Times New Roman" w:hAnsi="Times New Roman" w:cs="Times New Roman"/>
          <w:sz w:val="24"/>
          <w:szCs w:val="24"/>
          <w:lang w:val="fr-FR"/>
        </w:rPr>
        <w:t xml:space="preserve">et expressions </w:t>
      </w:r>
      <w:r w:rsidR="003141CC">
        <w:rPr>
          <w:rFonts w:ascii="Times New Roman" w:hAnsi="Times New Roman" w:cs="Times New Roman"/>
          <w:sz w:val="24"/>
          <w:szCs w:val="24"/>
          <w:lang w:val="fr-FR"/>
        </w:rPr>
        <w:t>afin d’harmoniser la compréhension pour la suite des travaux.</w:t>
      </w:r>
      <w:r w:rsidR="00574AF8">
        <w:rPr>
          <w:rFonts w:ascii="Times New Roman" w:hAnsi="Times New Roman" w:cs="Times New Roman"/>
          <w:sz w:val="24"/>
          <w:szCs w:val="24"/>
          <w:lang w:val="fr-FR"/>
        </w:rPr>
        <w:t xml:space="preserve"> </w:t>
      </w:r>
      <w:r w:rsidR="00E528FF">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sidR="00E528FF">
        <w:rPr>
          <w:rFonts w:ascii="Times New Roman" w:hAnsi="Times New Roman" w:cs="Times New Roman"/>
          <w:sz w:val="24"/>
          <w:szCs w:val="24"/>
          <w:lang w:val="fr-FR"/>
        </w:rPr>
        <w:t xml:space="preserve"> nous définissons ces concepts </w:t>
      </w:r>
      <w:r w:rsidR="00315267">
        <w:rPr>
          <w:rFonts w:ascii="Times New Roman" w:hAnsi="Times New Roman" w:cs="Times New Roman"/>
          <w:sz w:val="24"/>
          <w:szCs w:val="24"/>
          <w:lang w:val="fr-FR"/>
        </w:rPr>
        <w:t xml:space="preserve">clés </w:t>
      </w:r>
      <w:r w:rsidR="00E528FF">
        <w:rPr>
          <w:rFonts w:ascii="Times New Roman" w:hAnsi="Times New Roman" w:cs="Times New Roman"/>
          <w:sz w:val="24"/>
          <w:szCs w:val="24"/>
          <w:lang w:val="fr-FR"/>
        </w:rPr>
        <w:t xml:space="preserve">et </w:t>
      </w:r>
      <w:r w:rsidR="00946996">
        <w:rPr>
          <w:rFonts w:ascii="Times New Roman" w:hAnsi="Times New Roman" w:cs="Times New Roman"/>
          <w:sz w:val="24"/>
          <w:szCs w:val="24"/>
          <w:lang w:val="fr-FR"/>
        </w:rPr>
        <w:t>quelques-unes</w:t>
      </w:r>
      <w:r w:rsidR="00E528FF">
        <w:rPr>
          <w:rFonts w:ascii="Times New Roman" w:hAnsi="Times New Roman" w:cs="Times New Roman"/>
          <w:sz w:val="24"/>
          <w:szCs w:val="24"/>
          <w:lang w:val="fr-FR"/>
        </w:rPr>
        <w:t xml:space="preserve"> de leurs notions </w:t>
      </w:r>
      <w:r w:rsidR="00946996">
        <w:rPr>
          <w:rFonts w:ascii="Times New Roman" w:hAnsi="Times New Roman" w:cs="Times New Roman"/>
          <w:sz w:val="24"/>
          <w:szCs w:val="24"/>
          <w:lang w:val="fr-FR"/>
        </w:rPr>
        <w:t>sous-jacentes</w:t>
      </w:r>
      <w:r w:rsidR="00087AF6">
        <w:rPr>
          <w:rFonts w:ascii="Times New Roman" w:hAnsi="Times New Roman" w:cs="Times New Roman"/>
          <w:sz w:val="24"/>
          <w:szCs w:val="24"/>
          <w:lang w:val="fr-FR"/>
        </w:rPr>
        <w:t xml:space="preserve"> et dérivées</w:t>
      </w:r>
      <w:r w:rsidR="00E528FF">
        <w:rPr>
          <w:rFonts w:ascii="Times New Roman" w:hAnsi="Times New Roman" w:cs="Times New Roman"/>
          <w:sz w:val="24"/>
          <w:szCs w:val="24"/>
          <w:lang w:val="fr-FR"/>
        </w:rPr>
        <w:t>.</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890638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F1718F">
      <w:pPr>
        <w:pStyle w:val="Titre3"/>
        <w:numPr>
          <w:ilvl w:val="2"/>
          <w:numId w:val="46"/>
        </w:numPr>
        <w:rPr>
          <w:rFonts w:ascii="Times New Roman" w:hAnsi="Times New Roman" w:cs="Times New Roman"/>
          <w:b/>
          <w:lang w:val="fr-FR"/>
        </w:rPr>
      </w:pPr>
      <w:bookmarkStart w:id="30" w:name="_Toc18890638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324EAF">
        <w:rPr>
          <w:rFonts w:ascii="Times New Roman" w:hAnsi="Times New Roman" w:cs="Times New Roman"/>
          <w:sz w:val="24"/>
          <w:szCs w:val="24"/>
          <w:lang w:val="fr-FR"/>
        </w:rPr>
        <w:instrText xml:space="preserve"> ADDIN ZOTERO_ITEM CSL_CITATION {"citationID":"4Q4xR0UY","properties":{"formattedCitation":"[7]","plainCitation":"[7]","noteIndex":0},"citationItems":[{"id":9,"uris":["http://zotero.org/users/local/3eTyEGwA/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324EAF" w:rsidRPr="00324EAF">
        <w:rPr>
          <w:rFonts w:ascii="Times New Roman" w:hAnsi="Times New Roman" w:cs="Times New Roman"/>
          <w:sz w:val="24"/>
          <w:lang w:val="fr-FR"/>
        </w:rPr>
        <w:t>[7]</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124B5E">
        <w:rPr>
          <w:rFonts w:ascii="Times New Roman" w:hAnsi="Times New Roman" w:cs="Times New Roman"/>
          <w:sz w:val="24"/>
          <w:szCs w:val="24"/>
          <w:lang w:val="fr-FR"/>
        </w:rPr>
        <w:instrText xml:space="preserve"> ADDIN ZOTERO_ITEM CSL_CITATION {"citationID":"hOt6ylUJ","properties":{"formattedCitation":"[8]","plainCitation":"[8]","noteIndex":0},"citationItems":[{"id":11,"uris":["http://zotero.org/users/local/3eTyEGwA/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124B5E" w:rsidRPr="00124B5E">
        <w:rPr>
          <w:rFonts w:ascii="Times New Roman" w:hAnsi="Times New Roman" w:cs="Times New Roman"/>
          <w:sz w:val="24"/>
          <w:lang w:val="fr-FR"/>
        </w:rPr>
        <w:t>[8]</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proofErr w:type="spellStart"/>
      <w:r w:rsidRPr="008B5E84">
        <w:rPr>
          <w:rFonts w:ascii="Times New Roman" w:hAnsi="Times New Roman" w:cs="Times New Roman"/>
          <w:sz w:val="24"/>
          <w:szCs w:val="24"/>
        </w:rPr>
        <w:t>Dans</w:t>
      </w:r>
      <w:proofErr w:type="spellEnd"/>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9D53A6">
        <w:rPr>
          <w:rFonts w:ascii="Times New Roman" w:hAnsi="Times New Roman" w:cs="Times New Roman"/>
          <w:sz w:val="24"/>
          <w:szCs w:val="24"/>
        </w:rPr>
        <w:instrText xml:space="preserve"> ADDIN ZOTERO_ITEM CSL_CITATION {"citationID":"S4mn7Tk2","properties":{"formattedCitation":"[9]","plainCitation":"[9]","noteIndex":0},"citationItems":[{"id":12,"uris":["http://zotero.org/users/local/3eTyEGwA/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9D53A6" w:rsidRPr="009D53A6">
        <w:rPr>
          <w:rFonts w:ascii="Times New Roman" w:hAnsi="Times New Roman" w:cs="Times New Roman"/>
          <w:sz w:val="24"/>
        </w:rPr>
        <w:t>[9]</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w:t>
      </w:r>
      <w:proofErr w:type="spellStart"/>
      <w:r w:rsidRPr="008B5E84">
        <w:rPr>
          <w:rFonts w:ascii="Times New Roman" w:hAnsi="Times New Roman" w:cs="Times New Roman"/>
          <w:sz w:val="24"/>
          <w:szCs w:val="24"/>
        </w:rPr>
        <w:t>chercheur</w:t>
      </w:r>
      <w:proofErr w:type="spellEnd"/>
      <w:r w:rsidRPr="008B5E84">
        <w:rPr>
          <w:rFonts w:ascii="Times New Roman" w:hAnsi="Times New Roman" w:cs="Times New Roman"/>
          <w:sz w:val="24"/>
          <w:szCs w:val="24"/>
        </w:rPr>
        <w:t xml:space="preserve"> </w:t>
      </w:r>
      <w:proofErr w:type="spellStart"/>
      <w:r w:rsidRPr="008B5E84">
        <w:rPr>
          <w:rFonts w:ascii="Times New Roman" w:hAnsi="Times New Roman" w:cs="Times New Roman"/>
          <w:i/>
          <w:sz w:val="24"/>
          <w:szCs w:val="24"/>
        </w:rPr>
        <w:t>Ittai</w:t>
      </w:r>
      <w:proofErr w:type="spellEnd"/>
      <w:r w:rsidRPr="008B5E84">
        <w:rPr>
          <w:rFonts w:ascii="Times New Roman" w:hAnsi="Times New Roman" w:cs="Times New Roman"/>
          <w:i/>
          <w:sz w:val="24"/>
          <w:szCs w:val="24"/>
        </w:rPr>
        <w:t xml:space="preserve"> Abraham</w:t>
      </w:r>
      <w:r>
        <w:rPr>
          <w:rFonts w:ascii="Times New Roman" w:hAnsi="Times New Roman" w:cs="Times New Roman"/>
          <w:sz w:val="24"/>
          <w:szCs w:val="24"/>
        </w:rPr>
        <w:t xml:space="preserve"> a </w:t>
      </w:r>
      <w:proofErr w:type="spellStart"/>
      <w:r>
        <w:rPr>
          <w:rFonts w:ascii="Times New Roman" w:hAnsi="Times New Roman" w:cs="Times New Roman"/>
          <w:sz w:val="24"/>
          <w:szCs w:val="24"/>
        </w:rPr>
        <w:t>affirmé</w:t>
      </w:r>
      <w:proofErr w:type="spellEnd"/>
      <w:r>
        <w:rPr>
          <w:rFonts w:ascii="Times New Roman" w:hAnsi="Times New Roman" w:cs="Times New Roman"/>
          <w:sz w:val="24"/>
          <w:szCs w:val="24"/>
        </w:rPr>
        <w:t xml:space="preserve"> </w:t>
      </w:r>
      <w:r w:rsidRPr="008B5E84">
        <w:rPr>
          <w:rFonts w:ascii="Times New Roman" w:hAnsi="Times New Roman" w:cs="Times New Roman"/>
          <w:sz w:val="24"/>
          <w:szCs w:val="24"/>
        </w:rPr>
        <w:t>: “</w:t>
      </w:r>
      <w:r w:rsidRPr="008B5E84">
        <w:rPr>
          <w:rFonts w:ascii="Times New Roman" w:hAnsi="Times New Roman" w:cs="Times New Roman"/>
          <w:i/>
          <w:sz w:val="24"/>
          <w:szCs w:val="24"/>
        </w:rPr>
        <w:t xml:space="preserve">The longest running blockchain started in 1995 and is still running strong today. </w:t>
      </w:r>
      <w:r w:rsidRPr="008B5E84">
        <w:rPr>
          <w:rFonts w:ascii="Times New Roman" w:hAnsi="Times New Roman" w:cs="Times New Roman"/>
          <w:i/>
          <w:sz w:val="24"/>
          <w:szCs w:val="24"/>
          <w:lang w:val="fr-FR"/>
        </w:rPr>
        <w:t>(…)</w:t>
      </w:r>
      <w:r>
        <w:rPr>
          <w:rFonts w:ascii="Times New Roman" w:hAnsi="Times New Roman" w:cs="Times New Roman"/>
          <w:sz w:val="24"/>
          <w:szCs w:val="24"/>
          <w:lang w:val="fr-FR"/>
        </w:rPr>
        <w:t xml:space="preserve">’’ ; ceci pour indiquer que le premier système de certification décentralisé est celui de la société </w:t>
      </w:r>
      <w:proofErr w:type="spellStart"/>
      <w:r>
        <w:rPr>
          <w:rFonts w:ascii="Times New Roman" w:hAnsi="Times New Roman" w:cs="Times New Roman"/>
          <w:sz w:val="24"/>
          <w:szCs w:val="24"/>
          <w:lang w:val="fr-FR"/>
        </w:rPr>
        <w:t>Surety</w:t>
      </w:r>
      <w:proofErr w:type="spellEnd"/>
      <w:r>
        <w:rPr>
          <w:rFonts w:ascii="Times New Roman" w:hAnsi="Times New Roman" w:cs="Times New Roman"/>
          <w:sz w:val="24"/>
          <w:szCs w:val="24"/>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rFonts w:ascii="Times New Roman" w:hAnsi="Times New Roman" w:cs="Times New Roman"/>
          <w:sz w:val="24"/>
          <w:szCs w:val="24"/>
          <w:lang w:val="fr-FR"/>
        </w:rPr>
        <w:t>Nakamoto</w:t>
      </w:r>
      <w:proofErr w:type="spellEnd"/>
      <w:r>
        <w:rPr>
          <w:rFonts w:ascii="Times New Roman" w:hAnsi="Times New Roman" w:cs="Times New Roman"/>
          <w:sz w:val="24"/>
          <w:szCs w:val="24"/>
          <w:lang w:val="fr-FR"/>
        </w:rPr>
        <w:t xml:space="preserve">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 xml:space="preserve">Satoshi </w:t>
      </w:r>
      <w:proofErr w:type="spellStart"/>
      <w:r w:rsidRPr="007426A4">
        <w:rPr>
          <w:rFonts w:ascii="Times New Roman" w:hAnsi="Times New Roman" w:cs="Times New Roman"/>
          <w:b/>
          <w:sz w:val="24"/>
          <w:szCs w:val="24"/>
          <w:lang w:val="fr-FR"/>
        </w:rPr>
        <w:t>Nakamoto</w:t>
      </w:r>
      <w:proofErr w:type="spellEnd"/>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555740">
        <w:rPr>
          <w:rFonts w:ascii="Times New Roman" w:hAnsi="Times New Roman" w:cs="Times New Roman"/>
          <w:sz w:val="24"/>
          <w:szCs w:val="24"/>
          <w:lang w:val="fr-FR"/>
        </w:rPr>
        <w:instrText xml:space="preserve"> ADDIN ZOTERO_ITEM CSL_CITATION {"citationID":"EUmCKskk","properties":{"formattedCitation":"[10]","plainCitation":"[10]","noteIndex":0},"citationItems":[{"id":13,"uris":["http://zotero.org/users/local/3eTyEGwA/items/AT895HPU"],"itemData":{"id":13,"type":"article-journal","container-title":"Journal of International Technology and Information Management","DOI":"10.58729/1941-6679.1045","ISSN":"1941-6679","issue":"3","source":"COinS","title":"The State of Cryptocurrencies, Their Issues and Policy Interactions","URL":"https://scholarworks.lib.csusb.edu/jitim/vol24/iss3/2","volume":"24","author":[{"family":"Subramanian","given":"Ramesh"},{"family":"Chino","given":"Theo"}],"accessed":{"date-parts":[["2024",9,18]]},"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555740" w:rsidRPr="00555740">
        <w:rPr>
          <w:rFonts w:ascii="Times New Roman" w:hAnsi="Times New Roman" w:cs="Times New Roman"/>
          <w:sz w:val="24"/>
          <w:lang w:val="fr-FR"/>
        </w:rPr>
        <w:t>[10]</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 xml:space="preserve">S. </w:t>
      </w:r>
      <w:proofErr w:type="spellStart"/>
      <w:r w:rsidRPr="007426A4">
        <w:rPr>
          <w:rFonts w:ascii="Times New Roman" w:hAnsi="Times New Roman" w:cs="Times New Roman"/>
          <w:i/>
          <w:sz w:val="24"/>
          <w:szCs w:val="24"/>
          <w:lang w:val="fr-FR"/>
        </w:rPr>
        <w:t>Nakamoto</w:t>
      </w:r>
      <w:proofErr w:type="spellEnd"/>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FF0E28">
        <w:rPr>
          <w:rFonts w:ascii="Times New Roman" w:hAnsi="Times New Roman" w:cs="Times New Roman"/>
          <w:sz w:val="24"/>
          <w:szCs w:val="24"/>
          <w:lang w:val="fr-FR"/>
        </w:rPr>
        <w:instrText xml:space="preserve"> ADDIN ZOTERO_ITEM CSL_CITATION {"citationID":"UOSJXNTR","properties":{"formattedCitation":"[11]","plainCitation":"[11]","noteIndex":0},"citationItems":[{"id":17,"uris":["http://zotero.org/users/local/3eTyEGwA/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source":"Zotero","title":"Bitcoin: A Peer-to-Peer Electronic Cash System","author":[{"family":"Nakamoto","given":"Satoshi"}],"accessed":{"date-parts":[["2024",9,19]]}}}],"schema":"https://github.com/citation-style-language/schema/raw/master/csl-citation.json"} </w:instrText>
      </w:r>
      <w:r w:rsidR="00FF0E28">
        <w:rPr>
          <w:rFonts w:ascii="Times New Roman" w:hAnsi="Times New Roman" w:cs="Times New Roman"/>
          <w:sz w:val="24"/>
          <w:szCs w:val="24"/>
          <w:lang w:val="fr-FR"/>
        </w:rPr>
        <w:fldChar w:fldCharType="separate"/>
      </w:r>
      <w:r w:rsidR="00FF0E28" w:rsidRPr="00FF0E28">
        <w:rPr>
          <w:rFonts w:ascii="Times New Roman" w:hAnsi="Times New Roman" w:cs="Times New Roman"/>
          <w:sz w:val="24"/>
          <w:lang w:val="fr-FR"/>
        </w:rPr>
        <w:t>[11]</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 xml:space="preserve">G. Ferréol et </w:t>
      </w:r>
      <w:r w:rsidRPr="007426A4">
        <w:rPr>
          <w:rFonts w:ascii="Times New Roman" w:hAnsi="Times New Roman" w:cs="Times New Roman"/>
          <w:i/>
          <w:sz w:val="24"/>
          <w:szCs w:val="24"/>
          <w:lang w:val="fr-FR"/>
        </w:rPr>
        <w:lastRenderedPageBreak/>
        <w:t>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8D7CCA">
        <w:rPr>
          <w:rFonts w:ascii="Times New Roman" w:hAnsi="Times New Roman" w:cs="Times New Roman"/>
          <w:sz w:val="24"/>
          <w:szCs w:val="24"/>
          <w:lang w:val="fr-FR"/>
        </w:rPr>
        <w:instrText xml:space="preserve"> ADDIN ZOTERO_ITEM CSL_CITATION {"citationID":"Zw3ZHezo","properties":{"formattedCitation":"[12]","plainCitation":"[12]","noteIndex":0},"citationItems":[{"id":6,"uris":["http://zotero.org/users/local/3eTyEGwA/items/FIENWFVS"],"itemData":{"id":6,"type":"article-journal","container-title":"EM Lyon Business School","source":"Google Scholar","title":"Principes clés d’une application Blockchain","URL":"https://www.academia.edu/download/56098741/GODEBARGE_ROSSAT_Blockchain-version-finale.pdf","author":[{"family":"Godebarge","given":"FERRéOL"},{"family":"Rossat","given":"ROMAIN"}],"accessed":{"date-parts":[["2024",9,11]]},"issued":{"date-parts":[["2016"]]}}}],"schema":"https://github.com/citation-style-language/schema/raw/master/csl-citation.json"} </w:instrText>
      </w:r>
      <w:r w:rsidR="008D7CCA">
        <w:rPr>
          <w:rFonts w:ascii="Times New Roman" w:hAnsi="Times New Roman" w:cs="Times New Roman"/>
          <w:sz w:val="24"/>
          <w:szCs w:val="24"/>
          <w:lang w:val="fr-FR"/>
        </w:rPr>
        <w:fldChar w:fldCharType="separate"/>
      </w:r>
      <w:r w:rsidR="008D7CCA" w:rsidRPr="008D7CCA">
        <w:rPr>
          <w:rFonts w:ascii="Times New Roman" w:hAnsi="Times New Roman" w:cs="Times New Roman"/>
          <w:sz w:val="24"/>
          <w:lang w:val="fr-FR"/>
        </w:rPr>
        <w:t>[12]</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F1718F">
      <w:pPr>
        <w:pStyle w:val="Titre3"/>
        <w:numPr>
          <w:ilvl w:val="2"/>
          <w:numId w:val="46"/>
        </w:numPr>
        <w:rPr>
          <w:rFonts w:ascii="Times New Roman" w:hAnsi="Times New Roman" w:cs="Times New Roman"/>
          <w:b/>
          <w:lang w:val="fr-FR"/>
        </w:rPr>
      </w:pPr>
      <w:bookmarkStart w:id="31" w:name="_Toc18890638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Pr="00CF0312">
        <w:rPr>
          <w:rFonts w:ascii="Times New Roman" w:hAnsi="Times New Roman" w:cs="Times New Roman"/>
          <w:sz w:val="24"/>
          <w:szCs w:val="24"/>
          <w:lang w:val="fr-FR"/>
        </w:rPr>
        <w:t>est assimilable à une base de données distribuée, dont les informations envoyées par les utilisateurs et les liens internes à la base sont vérifiés, puis groupés à intervalles de temps réguliers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6A1386">
        <w:rPr>
          <w:rFonts w:ascii="Times New Roman" w:hAnsi="Times New Roman" w:cs="Times New Roman"/>
          <w:sz w:val="24"/>
          <w:szCs w:val="24"/>
          <w:lang w:val="fr-FR"/>
        </w:rPr>
        <w:instrText xml:space="preserve"> ADDIN ZOTERO_ITEM CSL_CITATION {"citationID":"fi5w4zbJ","properties":{"formattedCitation":"[13]","plainCitation":"[13]","noteIndex":0},"citationItems":[{"id":18,"uris":["http://zotero.org/users/local/3eTyEGwA/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6A1386" w:rsidRPr="006A1386">
        <w:rPr>
          <w:rFonts w:ascii="Times New Roman" w:hAnsi="Times New Roman" w:cs="Times New Roman"/>
          <w:sz w:val="24"/>
          <w:lang w:val="fr-FR"/>
        </w:rPr>
        <w:t>[13]</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un </w:t>
      </w:r>
      <w:r w:rsidRPr="00E04E5B">
        <w:rPr>
          <w:rFonts w:ascii="Times New Roman" w:hAnsi="Times New Roman" w:cs="Times New Roman"/>
          <w:b/>
          <w:sz w:val="24"/>
          <w:szCs w:val="24"/>
          <w:lang w:val="fr-FR"/>
        </w:rPr>
        <w:t>algorithme de consensus</w:t>
      </w:r>
      <w:r>
        <w:rPr>
          <w:rFonts w:ascii="Times New Roman" w:hAnsi="Times New Roman" w:cs="Times New Roman"/>
          <w:sz w:val="24"/>
          <w:szCs w:val="24"/>
          <w:lang w:val="fr-FR"/>
        </w:rPr>
        <w:t xml:space="preserve"> est utilisé. En effet, l’algorithme de consensus est essentiellement caractérisé par : </w:t>
      </w:r>
    </w:p>
    <w:p w:rsidR="00B21C8F"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742CB9">
        <w:rPr>
          <w:rFonts w:ascii="Times New Roman" w:hAnsi="Times New Roman" w:cs="Times New Roman"/>
          <w:b/>
          <w:sz w:val="24"/>
          <w:szCs w:val="24"/>
          <w:lang w:val="fr-FR"/>
        </w:rPr>
        <w:t>un</w:t>
      </w:r>
      <w:proofErr w:type="gramEnd"/>
      <w:r w:rsidRPr="00742CB9">
        <w:rPr>
          <w:rFonts w:ascii="Times New Roman" w:hAnsi="Times New Roman" w:cs="Times New Roman"/>
          <w:b/>
          <w:sz w:val="24"/>
          <w:szCs w:val="24"/>
          <w:lang w:val="fr-FR"/>
        </w:rPr>
        <w:t xml:space="preserve"> accord unanime sur le contenu des données</w:t>
      </w:r>
      <w:r w:rsidRPr="00742CB9">
        <w:rPr>
          <w:rFonts w:ascii="Times New Roman" w:hAnsi="Times New Roman" w:cs="Times New Roman"/>
          <w:sz w:val="24"/>
          <w:szCs w:val="24"/>
          <w:lang w:val="fr-FR"/>
        </w:rPr>
        <w:t>, afin de permettre à tous les nœuds</w:t>
      </w:r>
      <w:r>
        <w:rPr>
          <w:rFonts w:ascii="Times New Roman" w:hAnsi="Times New Roman" w:cs="Times New Roman"/>
          <w:sz w:val="24"/>
          <w:szCs w:val="24"/>
          <w:lang w:val="fr-FR"/>
        </w:rPr>
        <w:t xml:space="preserve"> (ou du moins la majorité des participants)</w:t>
      </w:r>
      <w:r w:rsidRPr="00742CB9">
        <w:rPr>
          <w:rFonts w:ascii="Times New Roman" w:hAnsi="Times New Roman" w:cs="Times New Roman"/>
          <w:sz w:val="24"/>
          <w:szCs w:val="24"/>
          <w:lang w:val="fr-FR"/>
        </w:rPr>
        <w:t xml:space="preserve"> du réseau de valider et de s'accorder sur quelles données doivent êtr</w:t>
      </w:r>
      <w:r>
        <w:rPr>
          <w:rFonts w:ascii="Times New Roman" w:hAnsi="Times New Roman" w:cs="Times New Roman"/>
          <w:sz w:val="24"/>
          <w:szCs w:val="24"/>
          <w:lang w:val="fr-FR"/>
        </w:rPr>
        <w:t>e inscrites dans la blockchain,</w:t>
      </w:r>
      <w:r w:rsidR="00056960">
        <w:rPr>
          <w:rFonts w:ascii="Times New Roman" w:hAnsi="Times New Roman" w:cs="Times New Roman"/>
          <w:sz w:val="24"/>
          <w:szCs w:val="24"/>
          <w:lang w:val="fr-FR"/>
        </w:rPr>
        <w:t xml:space="preserve"> </w:t>
      </w:r>
      <w:r w:rsidRPr="00742CB9">
        <w:rPr>
          <w:rFonts w:ascii="Times New Roman" w:hAnsi="Times New Roman" w:cs="Times New Roman"/>
          <w:sz w:val="24"/>
          <w:szCs w:val="24"/>
          <w:lang w:val="fr-FR"/>
        </w:rPr>
        <w:t>du fait de la présence de données contradictoire</w:t>
      </w:r>
      <w:r>
        <w:rPr>
          <w:rFonts w:ascii="Times New Roman" w:hAnsi="Times New Roman" w:cs="Times New Roman"/>
          <w:sz w:val="24"/>
          <w:szCs w:val="24"/>
          <w:lang w:val="fr-FR"/>
        </w:rPr>
        <w:t>s. La cryptographie est utilisée lors de la validation des transactions.</w:t>
      </w:r>
    </w:p>
    <w:p w:rsidR="00B21C8F"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901107">
        <w:rPr>
          <w:rFonts w:ascii="Times New Roman" w:hAnsi="Times New Roman" w:cs="Times New Roman"/>
          <w:b/>
          <w:sz w:val="24"/>
          <w:szCs w:val="24"/>
          <w:lang w:val="fr-FR"/>
        </w:rPr>
        <w:t>une</w:t>
      </w:r>
      <w:proofErr w:type="gramEnd"/>
      <w:r w:rsidRPr="00901107">
        <w:rPr>
          <w:rFonts w:ascii="Times New Roman" w:hAnsi="Times New Roman" w:cs="Times New Roman"/>
          <w:b/>
          <w:sz w:val="24"/>
          <w:szCs w:val="24"/>
          <w:lang w:val="fr-FR"/>
        </w:rPr>
        <w:t xml:space="preserve"> conformité des copies des données convenues</w:t>
      </w:r>
      <w:r>
        <w:rPr>
          <w:rFonts w:ascii="Times New Roman" w:hAnsi="Times New Roman" w:cs="Times New Roman"/>
          <w:b/>
          <w:sz w:val="24"/>
          <w:szCs w:val="24"/>
          <w:lang w:val="fr-FR"/>
        </w:rPr>
        <w:t>,</w:t>
      </w:r>
      <w:r w:rsidRPr="00901107">
        <w:rPr>
          <w:rFonts w:ascii="Times New Roman" w:hAnsi="Times New Roman" w:cs="Times New Roman"/>
          <w:sz w:val="24"/>
          <w:szCs w:val="24"/>
          <w:lang w:val="fr-FR"/>
        </w:rPr>
        <w:t xml:space="preserve"> afin de </w:t>
      </w:r>
      <w:r>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Pr>
          <w:rFonts w:ascii="Times New Roman" w:hAnsi="Times New Roman" w:cs="Times New Roman"/>
          <w:sz w:val="24"/>
          <w:szCs w:val="24"/>
          <w:lang w:val="fr-FR"/>
        </w:rPr>
        <w:t>.</w:t>
      </w:r>
    </w:p>
    <w:p w:rsidR="00B21C8F" w:rsidRPr="00901107"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E713F0">
        <w:rPr>
          <w:rFonts w:ascii="Times New Roman" w:hAnsi="Times New Roman" w:cs="Times New Roman"/>
          <w:b/>
          <w:sz w:val="24"/>
          <w:szCs w:val="24"/>
          <w:lang w:val="fr-FR"/>
        </w:rPr>
        <w:t>une</w:t>
      </w:r>
      <w:proofErr w:type="gramEnd"/>
      <w:r w:rsidRPr="00E713F0">
        <w:rPr>
          <w:rFonts w:ascii="Times New Roman" w:hAnsi="Times New Roman" w:cs="Times New Roman"/>
          <w:b/>
          <w:sz w:val="24"/>
          <w:szCs w:val="24"/>
          <w:lang w:val="fr-FR"/>
        </w:rPr>
        <w:t xml:space="preserve"> absence de tricherie par altérations des </w:t>
      </w:r>
      <w:r w:rsidRPr="007858F0">
        <w:rPr>
          <w:rFonts w:ascii="Times New Roman" w:hAnsi="Times New Roman" w:cs="Times New Roman"/>
          <w:b/>
          <w:sz w:val="24"/>
          <w:szCs w:val="24"/>
          <w:lang w:val="fr-FR"/>
        </w:rPr>
        <w:t>données ou tentative de fraude</w:t>
      </w:r>
      <w:r>
        <w:rPr>
          <w:rFonts w:ascii="Times New Roman" w:hAnsi="Times New Roman" w:cs="Times New Roman"/>
          <w:sz w:val="24"/>
          <w:szCs w:val="24"/>
          <w:lang w:val="fr-FR"/>
        </w:rPr>
        <w:t xml:space="preserve">, qui est garanti </w:t>
      </w:r>
      <w:r w:rsidRPr="00F334C2">
        <w:rPr>
          <w:rFonts w:ascii="Times New Roman" w:hAnsi="Times New Roman" w:cs="Times New Roman"/>
          <w:sz w:val="24"/>
          <w:szCs w:val="24"/>
          <w:lang w:val="fr-FR"/>
        </w:rPr>
        <w:t>grâce à d</w:t>
      </w:r>
      <w:r>
        <w:rPr>
          <w:rFonts w:ascii="Times New Roman" w:hAnsi="Times New Roman" w:cs="Times New Roman"/>
          <w:sz w:val="24"/>
          <w:szCs w:val="24"/>
          <w:lang w:val="fr-FR"/>
        </w:rPr>
        <w:t xml:space="preserve">es mécanismes cryptographiques qui </w:t>
      </w:r>
      <w:r w:rsidRPr="00F334C2">
        <w:rPr>
          <w:rFonts w:ascii="Times New Roman" w:hAnsi="Times New Roman" w:cs="Times New Roman"/>
          <w:sz w:val="24"/>
          <w:szCs w:val="24"/>
          <w:lang w:val="fr-FR"/>
        </w:rPr>
        <w:t xml:space="preserve">rendent toute tentative de </w:t>
      </w:r>
      <w:r w:rsidRPr="00F334C2">
        <w:rPr>
          <w:rFonts w:ascii="Times New Roman" w:hAnsi="Times New Roman" w:cs="Times New Roman"/>
          <w:sz w:val="24"/>
          <w:szCs w:val="24"/>
          <w:lang w:val="fr-FR"/>
        </w:rPr>
        <w:lastRenderedPageBreak/>
        <w:t>modification ultérieure des données pratiquement impossible</w:t>
      </w:r>
      <w:r w:rsidRPr="00901107">
        <w:rPr>
          <w:rFonts w:ascii="Times New Roman" w:hAnsi="Times New Roman" w:cs="Times New Roman"/>
          <w:sz w:val="24"/>
          <w:szCs w:val="24"/>
          <w:lang w:val="fr-FR"/>
        </w:rPr>
        <w:t>.</w:t>
      </w:r>
      <w:r>
        <w:rPr>
          <w:rFonts w:ascii="Times New Roman" w:hAnsi="Times New Roman" w:cs="Times New Roman"/>
          <w:sz w:val="24"/>
          <w:szCs w:val="24"/>
          <w:lang w:val="fr-FR"/>
        </w:rPr>
        <w:t xml:space="preserve"> En effet, dans une chaîne de blocs, les transactions sont </w:t>
      </w:r>
      <w:r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Pr>
          <w:rFonts w:ascii="Times New Roman" w:hAnsi="Times New Roman" w:cs="Times New Roman"/>
          <w:sz w:val="24"/>
          <w:szCs w:val="24"/>
          <w:lang w:val="fr-FR"/>
        </w:rPr>
        <w:t xml:space="preserve"> à la suite</w:t>
      </w:r>
      <w:r w:rsidRPr="006317B7">
        <w:rPr>
          <w:rFonts w:ascii="Times New Roman" w:hAnsi="Times New Roman" w:cs="Times New Roman"/>
          <w:sz w:val="24"/>
          <w:szCs w:val="24"/>
          <w:lang w:val="fr-FR"/>
        </w:rPr>
        <w:t>.</w:t>
      </w:r>
    </w:p>
    <w:p w:rsidR="00B21C8F" w:rsidRPr="00AC5161"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645019">
        <w:rPr>
          <w:rFonts w:ascii="Times New Roman" w:hAnsi="Times New Roman" w:cs="Times New Roman"/>
          <w:sz w:val="24"/>
          <w:szCs w:val="24"/>
          <w:lang w:val="fr-FR"/>
        </w:rPr>
        <w:instrText xml:space="preserve"> ADDIN ZOTERO_ITEM CSL_CITATION {"citationID":"lJ7s2Owi","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645019" w:rsidRPr="00645019">
        <w:rPr>
          <w:rFonts w:ascii="Times New Roman" w:hAnsi="Times New Roman" w:cs="Times New Roman"/>
          <w:sz w:val="24"/>
          <w:lang w:val="fr-FR"/>
        </w:rPr>
        <w:t>[14]</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semble indispensable de revenir sur les termes arbre/racine de Merkle, hash, et mineur qui sont des composants fondamentaux de la technologie blockchain. </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w:t>
      </w:r>
      <w:r w:rsidRPr="00E91ACF">
        <w:rPr>
          <w:rFonts w:ascii="Times New Roman" w:hAnsi="Times New Roman" w:cs="Times New Roman"/>
          <w:b/>
          <w:sz w:val="24"/>
          <w:szCs w:val="24"/>
          <w:lang w:val="fr-FR"/>
        </w:rPr>
        <w:t>rbre de Merkle</w:t>
      </w:r>
      <w:r>
        <w:rPr>
          <w:rFonts w:ascii="Times New Roman" w:hAnsi="Times New Roman" w:cs="Times New Roman"/>
          <w:b/>
          <w:sz w:val="24"/>
          <w:szCs w:val="24"/>
          <w:lang w:val="fr-FR"/>
        </w:rPr>
        <w:t xml:space="preserve"> </w:t>
      </w:r>
      <w:r w:rsidRPr="00E91ACF">
        <w:rPr>
          <w:rFonts w:ascii="Times New Roman" w:hAnsi="Times New Roman" w:cs="Times New Roman"/>
          <w:b/>
          <w:sz w:val="24"/>
          <w:szCs w:val="24"/>
          <w:lang w:val="fr-FR"/>
        </w:rPr>
        <w:t xml:space="preserve">ou </w:t>
      </w:r>
      <w:r>
        <w:rPr>
          <w:rFonts w:ascii="Times New Roman" w:hAnsi="Times New Roman" w:cs="Times New Roman"/>
          <w:b/>
          <w:sz w:val="24"/>
          <w:szCs w:val="24"/>
          <w:lang w:val="fr-FR"/>
        </w:rPr>
        <w:t>arbre de Hash (ou hachage)</w:t>
      </w:r>
      <w:r w:rsidRPr="00AB3714">
        <w:rPr>
          <w:rFonts w:ascii="Times New Roman" w:hAnsi="Times New Roman" w:cs="Times New Roman"/>
          <w:sz w:val="24"/>
          <w:szCs w:val="24"/>
          <w:lang w:val="fr-FR"/>
        </w:rPr>
        <w:t xml:space="preserve"> </w:t>
      </w:r>
      <w:r w:rsidRPr="00EA67F0">
        <w:rPr>
          <w:rFonts w:ascii="Times New Roman" w:hAnsi="Times New Roman" w:cs="Times New Roman"/>
          <w:sz w:val="24"/>
          <w:szCs w:val="24"/>
          <w:lang w:val="fr-FR"/>
        </w:rPr>
        <w:t>est une structure d’arbre binaire où chaque nœud de l’arbre est le résultat d’une fonction de hachage appliquée aux donnée</w:t>
      </w:r>
      <w:r>
        <w:rPr>
          <w:rFonts w:ascii="Times New Roman" w:hAnsi="Times New Roman" w:cs="Times New Roman"/>
          <w:sz w:val="24"/>
          <w:szCs w:val="24"/>
          <w:lang w:val="fr-FR"/>
        </w:rPr>
        <w:t xml:space="preserve">s des nœuds enfants. En effet, chaque nœud est </w:t>
      </w:r>
      <w:r w:rsidRPr="00EA67F0">
        <w:rPr>
          <w:rFonts w:ascii="Times New Roman" w:hAnsi="Times New Roman" w:cs="Times New Roman"/>
          <w:sz w:val="24"/>
          <w:szCs w:val="24"/>
          <w:lang w:val="fr-FR"/>
        </w:rPr>
        <w:t>identifié avec un identifiant unique</w:t>
      </w:r>
      <w:r>
        <w:rPr>
          <w:rFonts w:ascii="Times New Roman" w:hAnsi="Times New Roman" w:cs="Times New Roman"/>
          <w:sz w:val="24"/>
          <w:szCs w:val="24"/>
          <w:lang w:val="fr-FR"/>
        </w:rPr>
        <w:t xml:space="preserve"> (hachage). Ces nœuds initiaux (</w:t>
      </w:r>
      <w:r w:rsidRPr="00EA67F0">
        <w:rPr>
          <w:rFonts w:ascii="Times New Roman" w:hAnsi="Times New Roman" w:cs="Times New Roman"/>
          <w:sz w:val="24"/>
          <w:szCs w:val="24"/>
          <w:lang w:val="fr-FR"/>
        </w:rPr>
        <w:t>nœuds enfants</w:t>
      </w:r>
      <w:r>
        <w:rPr>
          <w:rFonts w:ascii="Times New Roman" w:hAnsi="Times New Roman" w:cs="Times New Roman"/>
          <w:sz w:val="24"/>
          <w:szCs w:val="24"/>
          <w:lang w:val="fr-FR"/>
        </w:rPr>
        <w:t xml:space="preserve"> ou </w:t>
      </w:r>
      <w:r w:rsidRPr="00EA67F0">
        <w:rPr>
          <w:rFonts w:ascii="Times New Roman" w:hAnsi="Times New Roman" w:cs="Times New Roman"/>
          <w:sz w:val="24"/>
          <w:szCs w:val="24"/>
          <w:lang w:val="fr-FR"/>
        </w:rPr>
        <w:t>feuilles), sont ensuite associés à un nœu</w:t>
      </w:r>
      <w:r>
        <w:rPr>
          <w:rFonts w:ascii="Times New Roman" w:hAnsi="Times New Roman" w:cs="Times New Roman"/>
          <w:sz w:val="24"/>
          <w:szCs w:val="24"/>
          <w:lang w:val="fr-FR"/>
        </w:rPr>
        <w:t>d supérieur appelé nœud parent</w:t>
      </w:r>
      <w:r w:rsidRPr="00EA67F0">
        <w:rPr>
          <w:rFonts w:ascii="Times New Roman" w:hAnsi="Times New Roman" w:cs="Times New Roman"/>
          <w:sz w:val="24"/>
          <w:szCs w:val="24"/>
          <w:lang w:val="fr-FR"/>
        </w:rPr>
        <w:t xml:space="preserve">. Le nœud parent </w:t>
      </w:r>
      <w:r>
        <w:rPr>
          <w:rFonts w:ascii="Times New Roman" w:hAnsi="Times New Roman" w:cs="Times New Roman"/>
          <w:sz w:val="24"/>
          <w:szCs w:val="24"/>
          <w:lang w:val="fr-FR"/>
        </w:rPr>
        <w:t>a, à son tour,</w:t>
      </w:r>
      <w:r w:rsidRPr="00EA67F0">
        <w:rPr>
          <w:rFonts w:ascii="Times New Roman" w:hAnsi="Times New Roman" w:cs="Times New Roman"/>
          <w:sz w:val="24"/>
          <w:szCs w:val="24"/>
          <w:lang w:val="fr-FR"/>
        </w:rPr>
        <w:t xml:space="preserve"> un identifiant unique résultant du hachage de ses nœuds enfants. Cette structure est répétée jusqu'au nœud racine ou racine Merkle (racine Merkle), dont l'empreinte est associée à tous les nœuds de l'arbre. Crée en 1979 par le cryptographe informaticien </w:t>
      </w:r>
      <w:r w:rsidRPr="00F51AFC">
        <w:rPr>
          <w:rFonts w:ascii="Times New Roman" w:hAnsi="Times New Roman" w:cs="Times New Roman"/>
          <w:i/>
          <w:sz w:val="24"/>
          <w:szCs w:val="24"/>
          <w:lang w:val="fr-FR"/>
        </w:rPr>
        <w:t>Ralph Merkle</w:t>
      </w:r>
      <w:r w:rsidRPr="00EA67F0">
        <w:rPr>
          <w:rFonts w:ascii="Times New Roman" w:hAnsi="Times New Roman" w:cs="Times New Roman"/>
          <w:sz w:val="24"/>
          <w:szCs w:val="24"/>
          <w:lang w:val="fr-FR"/>
        </w:rPr>
        <w:t>, il est utilisé dans la</w:t>
      </w:r>
      <w:r>
        <w:rPr>
          <w:rFonts w:ascii="Times New Roman" w:hAnsi="Times New Roman" w:cs="Times New Roman"/>
          <w:sz w:val="24"/>
          <w:szCs w:val="24"/>
          <w:lang w:val="fr-FR"/>
        </w:rPr>
        <w:t xml:space="preserve"> blockchain et la cryptographie</w:t>
      </w:r>
      <w:r w:rsidR="006766B0">
        <w:rPr>
          <w:rFonts w:ascii="Times New Roman" w:hAnsi="Times New Roman" w:cs="Times New Roman"/>
          <w:sz w:val="24"/>
          <w:szCs w:val="24"/>
          <w:lang w:val="fr-FR"/>
        </w:rPr>
        <w:t xml:space="preserve"> </w:t>
      </w:r>
      <w:r w:rsidR="006766B0">
        <w:rPr>
          <w:rFonts w:ascii="Times New Roman" w:hAnsi="Times New Roman" w:cs="Times New Roman"/>
          <w:sz w:val="24"/>
          <w:szCs w:val="24"/>
          <w:lang w:val="fr-FR"/>
        </w:rPr>
        <w:fldChar w:fldCharType="begin"/>
      </w:r>
      <w:r w:rsidR="006766B0">
        <w:rPr>
          <w:rFonts w:ascii="Times New Roman" w:hAnsi="Times New Roman" w:cs="Times New Roman"/>
          <w:sz w:val="24"/>
          <w:szCs w:val="24"/>
          <w:lang w:val="fr-FR"/>
        </w:rPr>
        <w:instrText xml:space="preserve"> ADDIN ZOTERO_ITEM CSL_CITATION {"citationID":"nUZVD5Vq","properties":{"formattedCitation":"[15]","plainCitation":"[15]","noteIndex":0},"citationItems":[{"id":40,"uris":["http://zotero.org/users/local/3eTyEGwA/items/HEYVVJR2"],"itemData":{"id":40,"type":"webpage","abstract":"Un arbre Merkle est une structure de données créée dans le but de faciliter la vérification de grandes quantités de données en informatique.","language":"fr","note":"section: Blockchain","title":"Qu'est-ce qu'un arbre Merkle?","URL":"https://academy.bit2me.com/fr/qu%27est-ce-qu%27un-arbre-merkle/","accessed":{"date-parts":[["2024",12,18]]}}}],"schema":"https://github.com/citation-style-language/schema/raw/master/csl-citation.json"} </w:instrText>
      </w:r>
      <w:r w:rsidR="006766B0">
        <w:rPr>
          <w:rFonts w:ascii="Times New Roman" w:hAnsi="Times New Roman" w:cs="Times New Roman"/>
          <w:sz w:val="24"/>
          <w:szCs w:val="24"/>
          <w:lang w:val="fr-FR"/>
        </w:rPr>
        <w:fldChar w:fldCharType="separate"/>
      </w:r>
      <w:r w:rsidR="006766B0" w:rsidRPr="006766B0">
        <w:rPr>
          <w:rFonts w:ascii="Times New Roman" w:hAnsi="Times New Roman" w:cs="Times New Roman"/>
          <w:sz w:val="24"/>
          <w:lang w:val="fr-FR"/>
        </w:rPr>
        <w:t>[15]</w:t>
      </w:r>
      <w:r w:rsidR="006766B0">
        <w:rPr>
          <w:rFonts w:ascii="Times New Roman" w:hAnsi="Times New Roman" w:cs="Times New Roman"/>
          <w:sz w:val="24"/>
          <w:szCs w:val="24"/>
          <w:lang w:val="fr-FR"/>
        </w:rPr>
        <w:fldChar w:fldCharType="end"/>
      </w:r>
      <w:r w:rsidRPr="00EA67F0">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0B1CBD">
        <w:rPr>
          <w:rFonts w:ascii="Times New Roman" w:hAnsi="Times New Roman" w:cs="Times New Roman"/>
          <w:sz w:val="24"/>
          <w:szCs w:val="24"/>
          <w:highlight w:val="yellow"/>
          <w:lang w:val="fr-FR"/>
        </w:rPr>
        <w:t>L’annexe 1</w:t>
      </w:r>
      <w:r>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B21C8F" w:rsidRPr="00671CBD" w:rsidRDefault="00B21C8F" w:rsidP="00B21C8F">
      <w:pPr>
        <w:pStyle w:val="NormalWeb"/>
        <w:spacing w:before="0" w:beforeAutospacing="0" w:after="0" w:afterAutospacing="0" w:line="360" w:lineRule="auto"/>
        <w:jc w:val="both"/>
        <w:rPr>
          <w:rFonts w:eastAsiaTheme="minorHAnsi"/>
          <w:lang w:val="fr-FR"/>
        </w:rPr>
      </w:pPr>
      <w:r w:rsidRPr="00A4456B">
        <w:rPr>
          <w:rFonts w:eastAsiaTheme="minorHAnsi"/>
          <w:b/>
          <w:lang w:val="fr-FR"/>
        </w:rPr>
        <w:t>Un hash</w:t>
      </w:r>
      <w:r>
        <w:rPr>
          <w:rFonts w:eastAsiaTheme="minorHAnsi"/>
          <w:lang w:val="fr-FR"/>
        </w:rPr>
        <w:t xml:space="preserve"> est le résultat d’une </w:t>
      </w:r>
      <w:r w:rsidRPr="00671CBD">
        <w:rPr>
          <w:rFonts w:eastAsiaTheme="minorHAnsi"/>
          <w:lang w:val="fr-FR"/>
        </w:rPr>
        <w:t>fonction</w:t>
      </w:r>
      <w:r>
        <w:rPr>
          <w:rFonts w:eastAsiaTheme="minorHAnsi"/>
          <w:lang w:val="fr-FR"/>
        </w:rPr>
        <w:t xml:space="preserve"> mathématique</w:t>
      </w:r>
      <w:r w:rsidRPr="00671CBD">
        <w:rPr>
          <w:rFonts w:eastAsiaTheme="minorHAnsi"/>
          <w:lang w:val="fr-FR"/>
        </w:rPr>
        <w:t xml:space="preserve"> qui permet d’obtenir une empreinte numérique unique</w:t>
      </w:r>
      <w:r>
        <w:rPr>
          <w:rFonts w:eastAsiaTheme="minorHAnsi"/>
          <w:lang w:val="fr-FR"/>
        </w:rPr>
        <w:t xml:space="preserve"> de taille fixe</w:t>
      </w:r>
      <w:r w:rsidRPr="00671CBD">
        <w:rPr>
          <w:rFonts w:eastAsiaTheme="minorHAnsi"/>
          <w:lang w:val="fr-FR"/>
        </w:rPr>
        <w:t xml:space="preserve"> par</w:t>
      </w:r>
      <w:r>
        <w:rPr>
          <w:rFonts w:eastAsiaTheme="minorHAnsi"/>
          <w:lang w:val="fr-FR"/>
        </w:rPr>
        <w:t xml:space="preserve"> donnée d’entrée (</w:t>
      </w:r>
      <w:r w:rsidRPr="00671CBD">
        <w:rPr>
          <w:rFonts w:eastAsiaTheme="minorHAnsi"/>
          <w:lang w:val="fr-FR"/>
        </w:rPr>
        <w:t>fichier</w:t>
      </w:r>
      <w:r>
        <w:rPr>
          <w:rFonts w:eastAsiaTheme="minorHAnsi"/>
          <w:lang w:val="fr-FR"/>
        </w:rPr>
        <w:t>, texte, …) de taille non bornée</w:t>
      </w:r>
      <w:r w:rsidRPr="00671CBD">
        <w:rPr>
          <w:rFonts w:eastAsiaTheme="minorHAnsi"/>
          <w:lang w:val="fr-FR"/>
        </w:rPr>
        <w:t>.</w:t>
      </w:r>
      <w:r>
        <w:rPr>
          <w:rFonts w:eastAsiaTheme="minorHAnsi"/>
          <w:lang w:val="fr-FR"/>
        </w:rPr>
        <w:t xml:space="preserve"> Cette empreinte </w:t>
      </w:r>
      <w:r w:rsidRPr="00671CBD">
        <w:rPr>
          <w:rFonts w:eastAsiaTheme="minorHAnsi"/>
          <w:lang w:val="fr-FR"/>
        </w:rPr>
        <w:t>numérique</w:t>
      </w:r>
      <w:r>
        <w:rPr>
          <w:rFonts w:eastAsiaTheme="minorHAnsi"/>
          <w:lang w:val="fr-FR"/>
        </w:rPr>
        <w:t xml:space="preserve"> est difficilement (voir impossible) devinable par un humain. Par exemple, l’algorithme SHA-256 (32 octets) produit toujours une valeur de sortie hexadécimale de 64 caractères.</w:t>
      </w:r>
    </w:p>
    <w:p w:rsidR="008F1A26" w:rsidRDefault="00B21C8F" w:rsidP="009E15D9">
      <w:pPr>
        <w:spacing w:line="360" w:lineRule="auto"/>
        <w:jc w:val="both"/>
        <w:rPr>
          <w:rFonts w:ascii="Times New Roman" w:hAnsi="Times New Roman" w:cs="Times New Roman"/>
          <w:sz w:val="24"/>
          <w:szCs w:val="24"/>
          <w:lang w:val="fr-FR"/>
        </w:rPr>
      </w:pPr>
      <w:r w:rsidRPr="00F04D51">
        <w:rPr>
          <w:rFonts w:ascii="Times New Roman" w:hAnsi="Times New Roman" w:cs="Times New Roman"/>
          <w:b/>
          <w:sz w:val="24"/>
          <w:szCs w:val="24"/>
          <w:lang w:val="fr-FR"/>
        </w:rPr>
        <w:t>Un mineur</w:t>
      </w:r>
      <w:r>
        <w:rPr>
          <w:rFonts w:ascii="Times New Roman" w:hAnsi="Times New Roman" w:cs="Times New Roman"/>
          <w:sz w:val="24"/>
          <w:szCs w:val="24"/>
          <w:lang w:val="fr-FR"/>
        </w:rPr>
        <w:t xml:space="preserve"> est un intervenant</w:t>
      </w:r>
      <w:r w:rsidRPr="00596812">
        <w:rPr>
          <w:rFonts w:ascii="Times New Roman" w:hAnsi="Times New Roman" w:cs="Times New Roman"/>
          <w:sz w:val="24"/>
          <w:szCs w:val="24"/>
          <w:lang w:val="fr-FR"/>
        </w:rPr>
        <w:t xml:space="preserve"> (ordinateur ou nœud) ac</w:t>
      </w:r>
      <w:r>
        <w:rPr>
          <w:rFonts w:ascii="Times New Roman" w:hAnsi="Times New Roman" w:cs="Times New Roman"/>
          <w:sz w:val="24"/>
          <w:szCs w:val="24"/>
          <w:lang w:val="fr-FR"/>
        </w:rPr>
        <w:t>tifs du réseau de blockchain qui sélectionne des transactions et participe</w:t>
      </w:r>
      <w:r w:rsidRPr="00596812">
        <w:rPr>
          <w:rFonts w:ascii="Times New Roman" w:hAnsi="Times New Roman" w:cs="Times New Roman"/>
          <w:sz w:val="24"/>
          <w:szCs w:val="24"/>
          <w:lang w:val="fr-FR"/>
        </w:rPr>
        <w:t xml:space="preserve"> à leur validation.</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890638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Default="0014459C" w:rsidP="0014459C">
      <w:pPr>
        <w:spacing w:line="360" w:lineRule="auto"/>
        <w:ind w:firstLine="360"/>
        <w:jc w:val="both"/>
        <w:rPr>
          <w:rFonts w:ascii="Times New Roman" w:hAnsi="Times New Roman" w:cs="Times New Roman"/>
          <w:lang w:val="fr-FR"/>
        </w:rPr>
      </w:pPr>
      <w:r>
        <w:rPr>
          <w:rFonts w:ascii="Times New Roman" w:hAnsi="Times New Roman" w:cs="Times New Roman"/>
          <w:sz w:val="24"/>
          <w:szCs w:val="24"/>
          <w:lang w:val="fr-FR"/>
        </w:rPr>
        <w:t>La classification de la technologie blockchain est possible du fait de son évolution générationnelle. D</w:t>
      </w:r>
      <w:r>
        <w:rPr>
          <w:rFonts w:ascii="Times New Roman" w:hAnsi="Times New Roman" w:cs="Times New Roman"/>
          <w:lang w:val="fr-FR"/>
        </w:rPr>
        <w:t>ans</w:t>
      </w:r>
      <w:r w:rsidR="006A1DCD">
        <w:rPr>
          <w:rFonts w:ascii="Times New Roman" w:hAnsi="Times New Roman" w:cs="Times New Roman"/>
          <w:lang w:val="fr-FR"/>
        </w:rPr>
        <w:t xml:space="preserve"> </w:t>
      </w:r>
      <w:r w:rsidR="006A1DCD">
        <w:rPr>
          <w:rFonts w:ascii="Times New Roman" w:hAnsi="Times New Roman" w:cs="Times New Roman"/>
          <w:lang w:val="fr-FR"/>
        </w:rPr>
        <w:fldChar w:fldCharType="begin"/>
      </w:r>
      <w:r w:rsidR="006A1DCD">
        <w:rPr>
          <w:rFonts w:ascii="Times New Roman" w:hAnsi="Times New Roman" w:cs="Times New Roman"/>
          <w:lang w:val="fr-FR"/>
        </w:rPr>
        <w:instrText xml:space="preserve"> ADDIN ZOTERO_ITEM CSL_CITATION {"citationID":"TsnJ7aCX","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Pr>
          <w:rFonts w:ascii="Times New Roman" w:hAnsi="Times New Roman" w:cs="Times New Roman"/>
          <w:lang w:val="fr-FR"/>
        </w:rPr>
        <w:fldChar w:fldCharType="separate"/>
      </w:r>
      <w:r w:rsidR="006A1DCD" w:rsidRPr="006A1DCD">
        <w:rPr>
          <w:rFonts w:ascii="Times New Roman" w:hAnsi="Times New Roman" w:cs="Times New Roman"/>
          <w:lang w:val="fr-FR"/>
        </w:rPr>
        <w:t>[16]</w:t>
      </w:r>
      <w:r w:rsidR="006A1DCD">
        <w:rPr>
          <w:rFonts w:ascii="Times New Roman" w:hAnsi="Times New Roman" w:cs="Times New Roman"/>
          <w:lang w:val="fr-FR"/>
        </w:rPr>
        <w:fldChar w:fldCharType="end"/>
      </w:r>
      <w:r>
        <w:rPr>
          <w:rFonts w:ascii="Times New Roman" w:hAnsi="Times New Roman" w:cs="Times New Roman"/>
          <w:lang w:val="fr-FR"/>
        </w:rPr>
        <w:t xml:space="preserve">, </w:t>
      </w:r>
      <w:r>
        <w:rPr>
          <w:rFonts w:ascii="Times New Roman" w:hAnsi="Times New Roman" w:cs="Times New Roman"/>
          <w:i/>
          <w:sz w:val="24"/>
          <w:szCs w:val="24"/>
          <w:lang w:val="fr-FR"/>
        </w:rPr>
        <w:t xml:space="preserve">Imran </w:t>
      </w:r>
      <w:proofErr w:type="spellStart"/>
      <w:r>
        <w:rPr>
          <w:rFonts w:ascii="Times New Roman" w:hAnsi="Times New Roman" w:cs="Times New Roman"/>
          <w:i/>
          <w:lang w:val="fr-FR"/>
        </w:rPr>
        <w:t>Bashir</w:t>
      </w:r>
      <w:proofErr w:type="spellEnd"/>
      <w:r>
        <w:rPr>
          <w:rFonts w:ascii="Times New Roman" w:hAnsi="Times New Roman" w:cs="Times New Roman"/>
          <w:lang w:val="fr-FR"/>
        </w:rPr>
        <w:t xml:space="preserve"> discute de quatre (04) générations (ou niveaux) de la blockchain. Il s’agit de la :</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1.0 : cette génération n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 générationnelle, nous présentons dans cette section, une classification de la blockchain selon différents attributs qui pourraient se chevauchés.</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Pr>
          <w:rStyle w:val="Appelnotedebasdep"/>
          <w:rFonts w:ascii="Times New Roman" w:hAnsi="Times New Roman" w:cs="Times New Roman"/>
          <w:sz w:val="24"/>
          <w:szCs w:val="24"/>
          <w:lang w:val="fr-FR"/>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A71383">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A71383" w:rsidRPr="00A71383">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7452FF">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7452FF" w:rsidRPr="007452FF">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xml:space="preserve">.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2B4665">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2B4665" w:rsidRPr="002B4665">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454981">
        <w:rPr>
          <w:rFonts w:ascii="Times New Roman" w:hAnsi="Times New Roman" w:cs="Times New Roman"/>
          <w:sz w:val="24"/>
          <w:szCs w:val="24"/>
          <w:lang w:val="fr-FR"/>
        </w:rPr>
        <w:instrText xml:space="preserve"> ADDIN ZOTERO_ITEM CSL_CITATION {"citationID":"74l9uneu","properties":{"formattedCitation":"[19]","plainCitation":"[19]","noteIndex":0},"citationItems":[{"id":27,"uris":["http://zotero.org/users/local/3eTyEGwA/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accessed":{"date-parts":[["2024",10,2]]}}}],"schema":"https://github.com/citation-style-language/schema/raw/master/csl-citation.json"} </w:instrText>
      </w:r>
      <w:r w:rsidR="00454981">
        <w:rPr>
          <w:rFonts w:ascii="Times New Roman" w:hAnsi="Times New Roman" w:cs="Times New Roman"/>
          <w:sz w:val="24"/>
          <w:szCs w:val="24"/>
          <w:lang w:val="fr-FR"/>
        </w:rPr>
        <w:fldChar w:fldCharType="separate"/>
      </w:r>
      <w:r w:rsidR="00454981" w:rsidRPr="00454981">
        <w:rPr>
          <w:rFonts w:ascii="Times New Roman" w:hAnsi="Times New Roman" w:cs="Times New Roman"/>
          <w:sz w:val="24"/>
          <w:lang w:val="fr-FR"/>
        </w:rPr>
        <w:t>[19]</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794851">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794851" w:rsidRPr="00794851">
        <w:rPr>
          <w:rFonts w:ascii="Times New Roman" w:hAnsi="Times New Roman" w:cs="Times New Roman"/>
          <w:sz w:val="24"/>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Un grand livre autorisé est une blockchain dans laquelle l’utilisation d’un mécanisme de consensus distribué n’est pas nécessair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mme leur nom l’indique, les blockchains entièrement privées et propriétaires ne sont pas ouvert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0E5680">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0E5680" w:rsidRPr="000E5680">
        <w:rPr>
          <w:rFonts w:ascii="Times New Roman" w:hAnsi="Times New Roman" w:cs="Times New Roman"/>
          <w:sz w:val="24"/>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il y ait plusieurs types de blockchains, dans la technologie blockchain, la structure et le mode fonctionnement qui permettent de garantir la sécurité des transactions restent quasiment les même.</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8906388"/>
      <w:r>
        <w:rPr>
          <w:rFonts w:ascii="Times New Roman" w:eastAsiaTheme="majorEastAsia" w:hAnsi="Times New Roman" w:cs="Times New Roman"/>
          <w:b/>
          <w:color w:val="2E74B5" w:themeColor="accent1" w:themeShade="BF"/>
          <w:sz w:val="24"/>
          <w:szCs w:val="24"/>
          <w:lang w:val="fr-FR"/>
        </w:rPr>
        <w:t>Architecture de la blockchain</w:t>
      </w:r>
      <w:bookmarkEnd w:id="33"/>
    </w:p>
    <w:p w:rsidR="005E45CC" w:rsidRPr="00E9761F" w:rsidRDefault="00EB702C" w:rsidP="00E04D90">
      <w:pPr>
        <w:pStyle w:val="Titre3"/>
        <w:numPr>
          <w:ilvl w:val="2"/>
          <w:numId w:val="47"/>
        </w:numPr>
        <w:rPr>
          <w:rFonts w:ascii="Times New Roman" w:hAnsi="Times New Roman" w:cs="Times New Roman"/>
          <w:b/>
          <w:lang w:val="fr-FR"/>
        </w:rPr>
      </w:pPr>
      <w:bookmarkStart w:id="34" w:name="_Toc18890638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Les blocs se définissent comme </w:t>
      </w:r>
      <w:r w:rsidRPr="00204A5C">
        <w:rPr>
          <w:rFonts w:ascii="Times New Roman" w:hAnsi="Times New Roman" w:cs="Times New Roman"/>
          <w:sz w:val="24"/>
          <w:szCs w:val="24"/>
          <w:lang w:val="fr-FR"/>
        </w:rPr>
        <w:t>des groupements d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donc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39C4E2FB" wp14:editId="51449598">
            <wp:extent cx="2914650" cy="1459804"/>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2926005" cy="1465491"/>
                    </a:xfrm>
                    <a:prstGeom prst="rect">
                      <a:avLst/>
                    </a:prstGeom>
                  </pic:spPr>
                </pic:pic>
              </a:graphicData>
            </a:graphic>
          </wp:inline>
        </w:drawing>
      </w:r>
    </w:p>
    <w:p w:rsidR="00D60B7C" w:rsidRPr="00F9216E" w:rsidRDefault="00D60B7C" w:rsidP="00D60B7C">
      <w:pPr>
        <w:pStyle w:val="Lgende"/>
        <w:spacing w:after="0"/>
        <w:jc w:val="center"/>
        <w:rPr>
          <w:rFonts w:ascii="Times New Roman" w:hAnsi="Times New Roman" w:cs="Times New Roman"/>
          <w:color w:val="auto"/>
          <w:sz w:val="36"/>
          <w:szCs w:val="24"/>
          <w:lang w:val="fr-FR"/>
        </w:rPr>
      </w:pPr>
      <w:bookmarkStart w:id="35"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818D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s quant à eux, sont plus ou moins importants en fonction du nombre de données qu’ils renferment. Ils se distinguent les uns des autres grâce à un identifiant, un code unique appelé “hash”. En effet, chaque bloc contient deux (02) parties à savoir l’entête (header) et le corps (facts) du bloc. </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2D49B2">
        <w:rPr>
          <w:rFonts w:ascii="Times New Roman" w:hAnsi="Times New Roman" w:cs="Times New Roman"/>
          <w:sz w:val="24"/>
          <w:szCs w:val="24"/>
          <w:lang w:val="fr-FR"/>
        </w:rPr>
        <w:instrText xml:space="preserve"> ADDIN ZOTERO_ITEM CSL_CITATION {"citationID":"c0ggK4iY","properties":{"formattedCitation":"[20]","plainCitation":"[20]","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2D49B2" w:rsidRPr="002D49B2">
        <w:rPr>
          <w:rFonts w:ascii="Times New Roman" w:hAnsi="Times New Roman" w:cs="Times New Roman"/>
          <w:sz w:val="24"/>
          <w:lang w:val="fr-FR"/>
        </w:rPr>
        <w:t>[20]</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F2BBCF6" wp14:editId="5BFD13EA">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442CC0" w:rsidRDefault="00D60B7C" w:rsidP="00D60B7C">
      <w:pPr>
        <w:pStyle w:val="Lgende"/>
        <w:jc w:val="center"/>
        <w:rPr>
          <w:rFonts w:ascii="Times New Roman" w:hAnsi="Times New Roman" w:cs="Times New Roman"/>
          <w:color w:val="auto"/>
          <w:sz w:val="36"/>
          <w:szCs w:val="24"/>
          <w:lang w:val="fr-FR"/>
        </w:rPr>
      </w:pPr>
      <w:bookmarkStart w:id="36"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818D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 chaîne de blocs.</w:t>
      </w:r>
    </w:p>
    <w:p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16F1DD17" wp14:editId="57BB701B">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073A42" w:rsidRDefault="00D60B7C" w:rsidP="00D60B7C">
      <w:pPr>
        <w:pStyle w:val="Lgende"/>
        <w:jc w:val="center"/>
        <w:rPr>
          <w:rFonts w:ascii="Times New Roman" w:hAnsi="Times New Roman" w:cs="Times New Roman"/>
          <w:color w:val="auto"/>
          <w:sz w:val="36"/>
          <w:szCs w:val="24"/>
          <w:lang w:val="fr-FR"/>
        </w:rPr>
      </w:pPr>
      <w:bookmarkStart w:id="37"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818D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 Mais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F24E2">
        <w:rPr>
          <w:rFonts w:ascii="Times New Roman" w:hAnsi="Times New Roman" w:cs="Times New Roman"/>
          <w:sz w:val="24"/>
          <w:szCs w:val="24"/>
          <w:lang w:val="fr-FR"/>
        </w:rPr>
        <w:instrText xml:space="preserve"> ADDIN ZOTERO_ITEM CSL_CITATION {"citationID":"SYxppSLW","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CF24E2">
        <w:rPr>
          <w:rFonts w:ascii="Times New Roman" w:hAnsi="Times New Roman" w:cs="Times New Roman"/>
          <w:sz w:val="24"/>
          <w:szCs w:val="24"/>
          <w:lang w:val="fr-FR"/>
        </w:rPr>
        <w:fldChar w:fldCharType="separate"/>
      </w:r>
      <w:r w:rsidR="00CF24E2" w:rsidRPr="00CF24E2">
        <w:rPr>
          <w:rFonts w:ascii="Times New Roman" w:hAnsi="Times New Roman" w:cs="Times New Roman"/>
          <w:sz w:val="24"/>
        </w:rPr>
        <w:t>[21]</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haque bloc de la chaine est identifié de manière unique par un hash généré à l’aide d’un algorithme (SHA-256, </w:t>
      </w:r>
      <w:proofErr w:type="spellStart"/>
      <w:r>
        <w:rPr>
          <w:rFonts w:ascii="Times New Roman" w:hAnsi="Times New Roman" w:cs="Times New Roman"/>
          <w:sz w:val="24"/>
          <w:szCs w:val="24"/>
          <w:lang w:val="fr-FR"/>
        </w:rPr>
        <w:t>Ethash</w:t>
      </w:r>
      <w:proofErr w:type="spellEnd"/>
      <w:r>
        <w:rPr>
          <w:rFonts w:ascii="Times New Roman" w:hAnsi="Times New Roman" w:cs="Times New Roman"/>
          <w:sz w:val="24"/>
          <w:szCs w:val="24"/>
          <w:lang w:val="fr-FR"/>
        </w:rPr>
        <w:t xml:space="preserve">, ...) de hachage cryptographique. Par exemple, la donnée (ou le texte) d’entrée α = </w:t>
      </w:r>
      <w:r>
        <w:rPr>
          <w:rFonts w:ascii="Times New Roman" w:hAnsi="Times New Roman" w:cs="Times New Roman"/>
          <w:b/>
          <w:i/>
          <w:sz w:val="24"/>
          <w:szCs w:val="24"/>
          <w:lang w:val="fr-FR"/>
        </w:rPr>
        <w:t>Exemple de hash d'un bloc dans une chaine de blocs</w:t>
      </w:r>
      <w:r>
        <w:rPr>
          <w:rFonts w:ascii="Times New Roman" w:hAnsi="Times New Roman" w:cs="Times New Roman"/>
          <w:sz w:val="24"/>
          <w:szCs w:val="24"/>
          <w:lang w:val="fr-FR"/>
        </w:rPr>
        <w:t xml:space="preserve"> a comme valeur de hash SHA-256, la sortie β = </w:t>
      </w:r>
      <w:r>
        <w:rPr>
          <w:rFonts w:ascii="Times New Roman" w:hAnsi="Times New Roman" w:cs="Times New Roman"/>
          <w:b/>
          <w:i/>
          <w:sz w:val="24"/>
          <w:szCs w:val="24"/>
          <w:lang w:val="fr-FR"/>
        </w:rPr>
        <w:t>9bd4e3e89d144d8b8849736a6e5c60e1ec122da45d55bc5eaebdb2e8edf2f20c</w:t>
      </w:r>
      <w:r>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Pr>
          <w:rFonts w:ascii="Times New Roman" w:hAnsi="Times New Roman" w:cs="Times New Roman"/>
          <w:sz w:val="24"/>
          <w:szCs w:val="24"/>
          <w:vertAlign w:val="subscript"/>
          <w:lang w:val="fr-FR"/>
        </w:rPr>
        <w:t xml:space="preserve">0 </w:t>
      </w:r>
      <w:r>
        <w:rPr>
          <w:rFonts w:ascii="Times New Roman" w:hAnsi="Times New Roman" w:cs="Times New Roman"/>
          <w:sz w:val="24"/>
          <w:szCs w:val="24"/>
          <w:lang w:val="fr-FR"/>
        </w:rPr>
        <w:t xml:space="preserve">est référencé (ou </w:t>
      </w:r>
      <w:r>
        <w:rPr>
          <w:rFonts w:ascii="Times New Roman" w:hAnsi="Times New Roman" w:cs="Times New Roman"/>
          <w:sz w:val="24"/>
          <w:szCs w:val="24"/>
          <w:lang w:val="fr-FR"/>
        </w:rPr>
        <w:lastRenderedPageBreak/>
        <w:t xml:space="preserve">inscrit comme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347120">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itemData":{"id":44,"type":"webpage","title":"Blockchain Demo","URL":"https://andersbrownworth.com/blockchain/has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347120">
        <w:rPr>
          <w:rFonts w:ascii="Times New Roman" w:hAnsi="Times New Roman" w:cs="Times New Roman"/>
          <w:sz w:val="24"/>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E04D90">
      <w:pPr>
        <w:pStyle w:val="Titre3"/>
        <w:numPr>
          <w:ilvl w:val="2"/>
          <w:numId w:val="47"/>
        </w:numPr>
        <w:rPr>
          <w:rFonts w:ascii="Times New Roman" w:hAnsi="Times New Roman" w:cs="Times New Roman"/>
          <w:b/>
          <w:lang w:val="fr-FR"/>
        </w:rPr>
      </w:pPr>
      <w:bookmarkStart w:id="38" w:name="_Toc188906390"/>
      <w:r w:rsidRPr="00E9761F">
        <w:rPr>
          <w:rFonts w:ascii="Times New Roman" w:hAnsi="Times New Roman" w:cs="Times New Roman"/>
          <w:b/>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5F3FDB">
        <w:rPr>
          <w:rFonts w:ascii="Times New Roman" w:hAnsi="Times New Roman" w:cs="Times New Roman"/>
          <w:sz w:val="24"/>
          <w:szCs w:val="24"/>
          <w:lang w:val="fr-FR"/>
        </w:rPr>
        <w:instrText xml:space="preserve"> ADDIN ZOTERO_ITEM CSL_CITATION {"citationID":"3gHadkc0","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5F3FDB">
        <w:rPr>
          <w:rFonts w:ascii="Times New Roman" w:hAnsi="Times New Roman" w:cs="Times New Roman"/>
          <w:sz w:val="24"/>
          <w:szCs w:val="24"/>
          <w:lang w:val="fr-FR"/>
        </w:rPr>
        <w:fldChar w:fldCharType="separate"/>
      </w:r>
      <w:r w:rsidR="005F3FDB" w:rsidRPr="005F3FDB">
        <w:rPr>
          <w:rFonts w:ascii="Times New Roman" w:hAnsi="Times New Roman" w:cs="Times New Roman"/>
          <w:sz w:val="24"/>
          <w:lang w:val="fr-FR"/>
        </w:rPr>
        <w:t>[21]</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4CC890DA" wp14:editId="4569DB41">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818D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D41D08" w:rsidRPr="00391AEE">
        <w:rPr>
          <w:rFonts w:ascii="Times New Roman" w:hAnsi="Times New Roman" w:cs="Times New Roman"/>
          <w:color w:val="auto"/>
          <w:sz w:val="24"/>
          <w:lang w:val="fr-FR"/>
        </w:rPr>
        <w:instrText xml:space="preserve"> ADDIN ZOTERO_ITEM CSL_CITATION {"citationID":"mq4j0NBE","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D41D08" w:rsidRPr="00391AEE">
        <w:rPr>
          <w:rFonts w:ascii="Times New Roman" w:hAnsi="Times New Roman" w:cs="Times New Roman"/>
          <w:color w:val="auto"/>
          <w:sz w:val="24"/>
          <w:lang w:val="fr-FR"/>
        </w:rPr>
        <w:t>[21]</w:t>
      </w:r>
      <w:r w:rsidR="00D41D08" w:rsidRPr="00391AEE">
        <w:rPr>
          <w:rFonts w:ascii="Times New Roman" w:hAnsi="Times New Roman" w:cs="Times New Roman"/>
          <w:color w:val="auto"/>
          <w:sz w:val="24"/>
          <w:lang w:val="fr-FR"/>
        </w:rPr>
        <w:fldChar w:fldCharType="end"/>
      </w:r>
      <w:bookmarkEnd w:id="39"/>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ordinateur doté de grosses capacités de traitement ou intervenants actifs du réseau)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 ce cas, une empreinte digitale appelée « hash » est générée par application d'une fonction irréversible (ou algorithmes) de hachage.</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alidée, elle est vérifiée puis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p>
    <w:p w:rsidR="00D60B7C" w:rsidRPr="006A3761"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t>
      </w:r>
      <w:proofErr w:type="spellStart"/>
      <w:r>
        <w:rPr>
          <w:rFonts w:ascii="Times New Roman" w:hAnsi="Times New Roman" w:cs="Times New Roman"/>
          <w:sz w:val="24"/>
          <w:szCs w:val="24"/>
          <w:lang w:val="fr-FR"/>
        </w:rPr>
        <w:t>Work</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ou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524AA4">
        <w:rPr>
          <w:rFonts w:ascii="Times New Roman" w:hAnsi="Times New Roman" w:cs="Times New Roman"/>
          <w:sz w:val="24"/>
          <w:szCs w:val="24"/>
          <w:lang w:val="fr-FR"/>
        </w:rPr>
        <w:instrText xml:space="preserve"> ADDIN ZOTERO_ITEM CSL_CITATION {"citationID":"McDLAzYs","properties":{"formattedCitation":"[20]","plainCitation":"[20]","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524AA4" w:rsidRPr="00524AA4">
        <w:rPr>
          <w:rFonts w:ascii="Times New Roman" w:hAnsi="Times New Roman" w:cs="Times New Roman"/>
          <w:sz w:val="24"/>
          <w:lang w:val="fr-FR"/>
        </w:rPr>
        <w:t>[20]</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B56DF6" w:rsidP="005E45CC">
      <w:pPr>
        <w:spacing w:line="360" w:lineRule="auto"/>
        <w:jc w:val="both"/>
        <w:rPr>
          <w:rFonts w:ascii="Times New Roman" w:hAnsi="Times New Roman" w:cs="Times New Roman"/>
          <w:sz w:val="24"/>
          <w:szCs w:val="24"/>
          <w:lang w:val="fr-FR"/>
        </w:rPr>
      </w:pP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0" w:name="_Toc188906391"/>
      <w:r>
        <w:rPr>
          <w:rFonts w:ascii="Times New Roman" w:eastAsiaTheme="majorEastAsia" w:hAnsi="Times New Roman" w:cs="Times New Roman"/>
          <w:b/>
          <w:color w:val="2E74B5" w:themeColor="accent1" w:themeShade="BF"/>
          <w:sz w:val="24"/>
          <w:szCs w:val="24"/>
          <w:lang w:val="fr-FR"/>
        </w:rPr>
        <w:t>S</w:t>
      </w:r>
      <w:r w:rsidR="00684AAA">
        <w:rPr>
          <w:rFonts w:ascii="Times New Roman" w:eastAsiaTheme="majorEastAsia" w:hAnsi="Times New Roman" w:cs="Times New Roman"/>
          <w:b/>
          <w:color w:val="2E74B5" w:themeColor="accent1" w:themeShade="BF"/>
          <w:sz w:val="24"/>
          <w:szCs w:val="24"/>
          <w:lang w:val="fr-FR"/>
        </w:rPr>
        <w:t>mart</w:t>
      </w:r>
      <w:r>
        <w:rPr>
          <w:rFonts w:ascii="Times New Roman" w:eastAsiaTheme="majorEastAsia" w:hAnsi="Times New Roman" w:cs="Times New Roman"/>
          <w:b/>
          <w:color w:val="2E74B5" w:themeColor="accent1" w:themeShade="BF"/>
          <w:sz w:val="24"/>
          <w:szCs w:val="24"/>
          <w:lang w:val="fr-FR"/>
        </w:rPr>
        <w:t xml:space="preserve"> </w:t>
      </w:r>
      <w:proofErr w:type="spellStart"/>
      <w:r>
        <w:rPr>
          <w:rFonts w:ascii="Times New Roman" w:eastAsiaTheme="majorEastAsia" w:hAnsi="Times New Roman" w:cs="Times New Roman"/>
          <w:b/>
          <w:color w:val="2E74B5" w:themeColor="accent1" w:themeShade="BF"/>
          <w:sz w:val="24"/>
          <w:szCs w:val="24"/>
          <w:lang w:val="fr-FR"/>
        </w:rPr>
        <w:t>contracts</w:t>
      </w:r>
      <w:proofErr w:type="spellEnd"/>
      <w:r w:rsidR="00960D8B">
        <w:rPr>
          <w:rFonts w:ascii="Times New Roman" w:eastAsiaTheme="majorEastAsia" w:hAnsi="Times New Roman" w:cs="Times New Roman"/>
          <w:b/>
          <w:color w:val="2E74B5" w:themeColor="accent1" w:themeShade="BF"/>
          <w:sz w:val="24"/>
          <w:szCs w:val="24"/>
          <w:lang w:val="fr-FR"/>
        </w:rPr>
        <w:t xml:space="preserve"> (contrats intelligent)</w:t>
      </w:r>
      <w:bookmarkEnd w:id="40"/>
    </w:p>
    <w:p w:rsidR="00054AB3" w:rsidRPr="00054AB3" w:rsidRDefault="00054AB3" w:rsidP="00054AB3">
      <w:pPr>
        <w:spacing w:line="360" w:lineRule="auto"/>
        <w:jc w:val="both"/>
        <w:rPr>
          <w:rFonts w:ascii="Times New Roman" w:hAnsi="Times New Roman" w:cs="Times New Roman"/>
          <w:sz w:val="24"/>
          <w:szCs w:val="24"/>
          <w:lang w:val="fr-FR"/>
        </w:rPr>
      </w:pP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8906392"/>
      <w:r>
        <w:rPr>
          <w:rFonts w:ascii="Times New Roman" w:eastAsiaTheme="majorEastAsia" w:hAnsi="Times New Roman" w:cs="Times New Roman"/>
          <w:b/>
          <w:color w:val="2E74B5" w:themeColor="accent1" w:themeShade="BF"/>
          <w:sz w:val="24"/>
          <w:szCs w:val="24"/>
          <w:lang w:val="fr-FR"/>
        </w:rPr>
        <w:t>Protocoles de consensus</w:t>
      </w:r>
      <w:bookmarkEnd w:id="41"/>
    </w:p>
    <w:p w:rsidR="00C715F4" w:rsidRPr="000707CD" w:rsidRDefault="00C715F4" w:rsidP="00C715F4">
      <w:pPr>
        <w:spacing w:line="360" w:lineRule="auto"/>
        <w:ind w:firstLine="360"/>
        <w:jc w:val="both"/>
        <w:rPr>
          <w:rFonts w:ascii="Times New Roman" w:hAnsi="Times New Roman" w:cs="Times New Roman"/>
          <w:sz w:val="24"/>
          <w:szCs w:val="24"/>
        </w:rPr>
      </w:pPr>
      <w:r w:rsidRPr="00A80321">
        <w:rPr>
          <w:rFonts w:ascii="Times New Roman" w:hAnsi="Times New Roman" w:cs="Times New Roman"/>
          <w:sz w:val="24"/>
          <w:szCs w:val="24"/>
          <w:lang w:val="fr-FR"/>
        </w:rPr>
        <w:t>Dans le contexte de blockchain, le concept de consensus</w:t>
      </w:r>
      <w:r w:rsidR="0067426C">
        <w:rPr>
          <w:rFonts w:ascii="Times New Roman" w:hAnsi="Times New Roman" w:cs="Times New Roman"/>
          <w:sz w:val="24"/>
          <w:szCs w:val="24"/>
          <w:lang w:val="fr-FR"/>
        </w:rPr>
        <w:t xml:space="preserve"> </w:t>
      </w:r>
      <w:r>
        <w:rPr>
          <w:rFonts w:ascii="Times New Roman" w:hAnsi="Times New Roman" w:cs="Times New Roman"/>
          <w:sz w:val="24"/>
          <w:szCs w:val="24"/>
          <w:lang w:val="fr-FR"/>
        </w:rPr>
        <w:t>indispensable. C’est</w:t>
      </w:r>
      <w:r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923C0A">
        <w:rPr>
          <w:rFonts w:ascii="Times New Roman" w:hAnsi="Times New Roman" w:cs="Times New Roman"/>
          <w:sz w:val="24"/>
          <w:szCs w:val="24"/>
          <w:lang w:val="fr-FR"/>
        </w:rPr>
        <w:t xml:space="preserve"> </w:t>
      </w:r>
      <w:r w:rsidR="00923C0A">
        <w:rPr>
          <w:rFonts w:ascii="Times New Roman" w:hAnsi="Times New Roman" w:cs="Times New Roman"/>
          <w:sz w:val="24"/>
          <w:szCs w:val="24"/>
          <w:lang w:val="fr-FR"/>
        </w:rPr>
        <w:fldChar w:fldCharType="begin"/>
      </w:r>
      <w:r w:rsidR="00923C0A">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923C0A">
        <w:rPr>
          <w:rFonts w:ascii="Times New Roman" w:hAnsi="Times New Roman" w:cs="Times New Roman"/>
          <w:sz w:val="24"/>
          <w:szCs w:val="24"/>
          <w:lang w:val="fr-FR"/>
        </w:rPr>
        <w:fldChar w:fldCharType="separate"/>
      </w:r>
      <w:r w:rsidR="00923C0A" w:rsidRPr="00923C0A">
        <w:rPr>
          <w:rFonts w:ascii="Times New Roman" w:hAnsi="Times New Roman" w:cs="Times New Roman"/>
          <w:sz w:val="24"/>
          <w:lang w:val="fr-FR"/>
        </w:rPr>
        <w:t>[23]</w:t>
      </w:r>
      <w:r w:rsidR="00923C0A">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Dit autrement par</w:t>
      </w:r>
      <w:r w:rsidR="00663550">
        <w:rPr>
          <w:rFonts w:ascii="Times New Roman" w:hAnsi="Times New Roman" w:cs="Times New Roman"/>
          <w:sz w:val="24"/>
          <w:szCs w:val="24"/>
          <w:lang w:val="fr-FR"/>
        </w:rPr>
        <w:t xml:space="preserve"> </w:t>
      </w:r>
      <w:r w:rsidR="0021239C">
        <w:rPr>
          <w:rFonts w:ascii="Times New Roman" w:hAnsi="Times New Roman" w:cs="Times New Roman"/>
          <w:sz w:val="24"/>
          <w:szCs w:val="24"/>
          <w:lang w:val="fr-FR"/>
        </w:rPr>
        <w:fldChar w:fldCharType="begin"/>
      </w:r>
      <w:r w:rsidR="0021239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21239C">
        <w:rPr>
          <w:rFonts w:ascii="Times New Roman" w:hAnsi="Times New Roman" w:cs="Times New Roman"/>
          <w:sz w:val="24"/>
          <w:szCs w:val="24"/>
          <w:lang w:val="fr-FR"/>
        </w:rPr>
        <w:fldChar w:fldCharType="separate"/>
      </w:r>
      <w:r w:rsidR="0021239C" w:rsidRPr="0021239C">
        <w:rPr>
          <w:rFonts w:ascii="Times New Roman" w:hAnsi="Times New Roman" w:cs="Times New Roman"/>
          <w:sz w:val="24"/>
          <w:lang w:val="fr-FR"/>
        </w:rPr>
        <w:t>[24]</w:t>
      </w:r>
      <w:r w:rsidR="0021239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le consensus désigne toute</w:t>
      </w:r>
      <w:r w:rsidR="00663550">
        <w:rPr>
          <w:rFonts w:ascii="Times New Roman" w:hAnsi="Times New Roman" w:cs="Times New Roman"/>
          <w:sz w:val="24"/>
          <w:szCs w:val="24"/>
          <w:lang w:val="fr-FR"/>
        </w:rPr>
        <w:t xml:space="preserve"> situation où plusieurs parties </w:t>
      </w:r>
      <w:r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Pr>
          <w:rFonts w:ascii="Times New Roman" w:hAnsi="Times New Roman" w:cs="Times New Roman"/>
          <w:sz w:val="24"/>
          <w:szCs w:val="24"/>
          <w:lang w:val="fr-FR"/>
        </w:rPr>
        <w:t xml:space="preserve">st indissociable du mot voisin </w:t>
      </w:r>
      <w:r>
        <w:rPr>
          <w:rFonts w:ascii="Times New Roman" w:hAnsi="Times New Roman" w:cs="Times New Roman"/>
          <w:sz w:val="24"/>
          <w:szCs w:val="24"/>
          <w:lang w:val="fr-FR"/>
        </w:rPr>
        <w:lastRenderedPageBreak/>
        <w:t>« consentement »</w:t>
      </w:r>
      <w:r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uestion ou à un problème donné. Appliqué à la Blockchain, le consensus</w:t>
      </w:r>
      <w:r>
        <w:rPr>
          <w:rFonts w:ascii="Times New Roman" w:hAnsi="Times New Roman" w:cs="Times New Roman"/>
          <w:sz w:val="24"/>
          <w:szCs w:val="24"/>
          <w:lang w:val="fr-FR"/>
        </w:rPr>
        <w:t xml:space="preserve"> (il en existe plusieurs types)</w:t>
      </w:r>
      <w:r w:rsidRPr="007C4F10">
        <w:rPr>
          <w:rFonts w:ascii="Times New Roman" w:hAnsi="Times New Roman" w:cs="Times New Roman"/>
          <w:sz w:val="24"/>
          <w:szCs w:val="24"/>
          <w:lang w:val="fr-FR"/>
        </w:rPr>
        <w:t xml:space="preserve">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 On parle alors de mécanisme de consensus ou d'algorithme de consensus</w:t>
      </w:r>
      <w:r w:rsidR="001B554F">
        <w:rPr>
          <w:rFonts w:ascii="Times New Roman" w:hAnsi="Times New Roman" w:cs="Times New Roman"/>
          <w:sz w:val="24"/>
          <w:szCs w:val="24"/>
          <w:lang w:val="fr-FR"/>
        </w:rPr>
        <w:t xml:space="preserve"> </w:t>
      </w:r>
      <w:r w:rsidR="001B554F">
        <w:rPr>
          <w:rFonts w:ascii="Times New Roman" w:hAnsi="Times New Roman" w:cs="Times New Roman"/>
          <w:sz w:val="24"/>
          <w:szCs w:val="24"/>
          <w:lang w:val="fr-FR"/>
        </w:rPr>
        <w:fldChar w:fldCharType="begin"/>
      </w:r>
      <w:r w:rsidR="001B554F">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sidR="001B554F">
        <w:rPr>
          <w:rFonts w:ascii="Times New Roman" w:hAnsi="Times New Roman" w:cs="Times New Roman"/>
          <w:sz w:val="24"/>
          <w:szCs w:val="24"/>
          <w:lang w:val="fr-FR"/>
        </w:rPr>
        <w:fldChar w:fldCharType="separate"/>
      </w:r>
      <w:r w:rsidR="001B554F" w:rsidRPr="001B554F">
        <w:rPr>
          <w:rFonts w:ascii="Times New Roman" w:hAnsi="Times New Roman" w:cs="Times New Roman"/>
          <w:sz w:val="24"/>
          <w:lang w:val="fr-FR"/>
        </w:rPr>
        <w:t>[25]</w:t>
      </w:r>
      <w:r w:rsidR="001B554F">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xml:space="preserve">. </w:t>
      </w:r>
      <w:proofErr w:type="spellStart"/>
      <w:r w:rsidRPr="000707CD">
        <w:rPr>
          <w:rFonts w:ascii="Times New Roman" w:hAnsi="Times New Roman" w:cs="Times New Roman"/>
          <w:sz w:val="24"/>
          <w:szCs w:val="24"/>
        </w:rPr>
        <w:t>D'une</w:t>
      </w:r>
      <w:proofErr w:type="spellEnd"/>
      <w:r w:rsidRPr="000707CD">
        <w:rPr>
          <w:rFonts w:ascii="Times New Roman" w:hAnsi="Times New Roman" w:cs="Times New Roman"/>
          <w:sz w:val="24"/>
          <w:szCs w:val="24"/>
        </w:rPr>
        <w:t xml:space="preserve"> blockchain à </w:t>
      </w:r>
      <w:proofErr w:type="spellStart"/>
      <w:r w:rsidRPr="000707CD">
        <w:rPr>
          <w:rFonts w:ascii="Times New Roman" w:hAnsi="Times New Roman" w:cs="Times New Roman"/>
          <w:sz w:val="24"/>
          <w:szCs w:val="24"/>
        </w:rPr>
        <w:t>une</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autre</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ces</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méthodes</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utilisées</w:t>
      </w:r>
      <w:proofErr w:type="spellEnd"/>
      <w:r w:rsidRPr="000707CD">
        <w:rPr>
          <w:rFonts w:ascii="Times New Roman" w:hAnsi="Times New Roman" w:cs="Times New Roman"/>
          <w:sz w:val="24"/>
          <w:szCs w:val="24"/>
        </w:rPr>
        <w:t xml:space="preserve"> pour </w:t>
      </w:r>
      <w:proofErr w:type="spellStart"/>
      <w:r w:rsidRPr="000707CD">
        <w:rPr>
          <w:rFonts w:ascii="Times New Roman" w:hAnsi="Times New Roman" w:cs="Times New Roman"/>
          <w:sz w:val="24"/>
          <w:szCs w:val="24"/>
        </w:rPr>
        <w:t>parvenir</w:t>
      </w:r>
      <w:proofErr w:type="spellEnd"/>
      <w:r w:rsidRPr="000707CD">
        <w:rPr>
          <w:rFonts w:ascii="Times New Roman" w:hAnsi="Times New Roman" w:cs="Times New Roman"/>
          <w:sz w:val="24"/>
          <w:szCs w:val="24"/>
        </w:rPr>
        <w:t xml:space="preserve"> à </w:t>
      </w:r>
      <w:proofErr w:type="spellStart"/>
      <w:r w:rsidRPr="000707CD">
        <w:rPr>
          <w:rFonts w:ascii="Times New Roman" w:hAnsi="Times New Roman" w:cs="Times New Roman"/>
          <w:sz w:val="24"/>
          <w:szCs w:val="24"/>
        </w:rPr>
        <w:t>cet</w:t>
      </w:r>
      <w:proofErr w:type="spellEnd"/>
      <w:r w:rsidRPr="000707CD">
        <w:rPr>
          <w:rFonts w:ascii="Times New Roman" w:hAnsi="Times New Roman" w:cs="Times New Roman"/>
          <w:sz w:val="24"/>
          <w:szCs w:val="24"/>
        </w:rPr>
        <w:t xml:space="preserve"> accord </w:t>
      </w:r>
      <w:proofErr w:type="spellStart"/>
      <w:r w:rsidRPr="000707CD">
        <w:rPr>
          <w:rFonts w:ascii="Times New Roman" w:hAnsi="Times New Roman" w:cs="Times New Roman"/>
          <w:sz w:val="24"/>
          <w:szCs w:val="24"/>
        </w:rPr>
        <w:t>sont</w:t>
      </w:r>
      <w:proofErr w:type="spellEnd"/>
      <w:r w:rsidRPr="000707CD">
        <w:rPr>
          <w:rFonts w:ascii="Times New Roman" w:hAnsi="Times New Roman" w:cs="Times New Roman"/>
          <w:sz w:val="24"/>
          <w:szCs w:val="24"/>
        </w:rPr>
        <w:t xml:space="preserve"> </w:t>
      </w:r>
      <w:proofErr w:type="spellStart"/>
      <w:r w:rsidRPr="00833BEB">
        <w:rPr>
          <w:rFonts w:ascii="Times New Roman" w:hAnsi="Times New Roman" w:cs="Times New Roman"/>
          <w:sz w:val="24"/>
          <w:szCs w:val="24"/>
        </w:rPr>
        <w:t>appelées</w:t>
      </w:r>
      <w:proofErr w:type="spellEnd"/>
      <w:r w:rsidRPr="00833BEB">
        <w:rPr>
          <w:rFonts w:ascii="Times New Roman" w:hAnsi="Times New Roman" w:cs="Times New Roman"/>
          <w:sz w:val="24"/>
          <w:szCs w:val="24"/>
        </w:rPr>
        <w:t xml:space="preserve"> Proof of Work (</w:t>
      </w:r>
      <w:proofErr w:type="spellStart"/>
      <w:r w:rsidRPr="00833BEB">
        <w:rPr>
          <w:rFonts w:ascii="Times New Roman" w:hAnsi="Times New Roman" w:cs="Times New Roman"/>
          <w:sz w:val="24"/>
          <w:szCs w:val="24"/>
        </w:rPr>
        <w:t>PoW</w:t>
      </w:r>
      <w:proofErr w:type="spellEnd"/>
      <w:r w:rsidRPr="00833BEB">
        <w:rPr>
          <w:rFonts w:ascii="Times New Roman" w:hAnsi="Times New Roman" w:cs="Times New Roman"/>
          <w:sz w:val="24"/>
          <w:szCs w:val="24"/>
        </w:rPr>
        <w:t>), Proof of Stake (</w:t>
      </w:r>
      <w:proofErr w:type="spellStart"/>
      <w:r w:rsidRPr="00833BEB">
        <w:rPr>
          <w:rFonts w:ascii="Times New Roman" w:hAnsi="Times New Roman" w:cs="Times New Roman"/>
          <w:sz w:val="24"/>
          <w:szCs w:val="24"/>
        </w:rPr>
        <w:t>Po</w:t>
      </w:r>
      <w:r w:rsidR="000707CD" w:rsidRPr="00833BEB">
        <w:rPr>
          <w:rFonts w:ascii="Times New Roman" w:hAnsi="Times New Roman" w:cs="Times New Roman"/>
          <w:sz w:val="24"/>
          <w:szCs w:val="24"/>
        </w:rPr>
        <w:t>S</w:t>
      </w:r>
      <w:proofErr w:type="spellEnd"/>
      <w:r w:rsidR="000707CD" w:rsidRPr="00833BEB">
        <w:rPr>
          <w:rFonts w:ascii="Times New Roman" w:hAnsi="Times New Roman" w:cs="Times New Roman"/>
          <w:sz w:val="24"/>
          <w:szCs w:val="24"/>
        </w:rPr>
        <w:t xml:space="preserve">), Proof of </w:t>
      </w:r>
      <w:proofErr w:type="spellStart"/>
      <w:r w:rsidR="000707CD" w:rsidRPr="00833BEB">
        <w:rPr>
          <w:rFonts w:ascii="Times New Roman" w:hAnsi="Times New Roman" w:cs="Times New Roman"/>
          <w:sz w:val="24"/>
          <w:szCs w:val="24"/>
        </w:rPr>
        <w:t>Autority</w:t>
      </w:r>
      <w:proofErr w:type="spellEnd"/>
      <w:r w:rsidR="000707CD" w:rsidRPr="00833BEB">
        <w:rPr>
          <w:rFonts w:ascii="Times New Roman" w:hAnsi="Times New Roman" w:cs="Times New Roman"/>
          <w:sz w:val="24"/>
          <w:szCs w:val="24"/>
        </w:rPr>
        <w:t xml:space="preserve"> (</w:t>
      </w:r>
      <w:proofErr w:type="spellStart"/>
      <w:r w:rsidR="000707CD" w:rsidRPr="00833BEB">
        <w:rPr>
          <w:rFonts w:ascii="Times New Roman" w:hAnsi="Times New Roman" w:cs="Times New Roman"/>
          <w:sz w:val="24"/>
          <w:szCs w:val="24"/>
        </w:rPr>
        <w:t>PoA</w:t>
      </w:r>
      <w:proofErr w:type="spellEnd"/>
      <w:r w:rsidR="000707CD" w:rsidRPr="00833BEB">
        <w:rPr>
          <w:rFonts w:ascii="Times New Roman" w:hAnsi="Times New Roman" w:cs="Times New Roman"/>
          <w:sz w:val="24"/>
          <w:szCs w:val="24"/>
        </w:rPr>
        <w:t xml:space="preserve">), </w:t>
      </w:r>
      <w:r w:rsidR="00833BEB" w:rsidRPr="00385859">
        <w:rPr>
          <w:rFonts w:ascii="Times New Roman" w:hAnsi="Times New Roman" w:cs="Times New Roman"/>
          <w:sz w:val="24"/>
          <w:szCs w:val="24"/>
        </w:rPr>
        <w:t>Proof of Activity (</w:t>
      </w:r>
      <w:proofErr w:type="spellStart"/>
      <w:r w:rsidR="00833BEB" w:rsidRPr="00385859">
        <w:rPr>
          <w:rFonts w:ascii="Times New Roman" w:hAnsi="Times New Roman" w:cs="Times New Roman"/>
          <w:sz w:val="24"/>
          <w:szCs w:val="24"/>
        </w:rPr>
        <w:t>PoA</w:t>
      </w:r>
      <w:proofErr w:type="spellEnd"/>
      <w:r w:rsidR="00833BEB" w:rsidRPr="00385859">
        <w:rPr>
          <w:rFonts w:ascii="Times New Roman" w:hAnsi="Times New Roman" w:cs="Times New Roman"/>
          <w:sz w:val="24"/>
          <w:szCs w:val="24"/>
        </w:rPr>
        <w:t>)</w:t>
      </w:r>
      <w:r w:rsidR="00833BEB" w:rsidRPr="00385859">
        <w:rPr>
          <w:rFonts w:ascii="Times New Roman" w:hAnsi="Times New Roman" w:cs="Times New Roman"/>
          <w:sz w:val="24"/>
          <w:szCs w:val="24"/>
        </w:rPr>
        <w:t xml:space="preserve">, </w:t>
      </w:r>
      <w:r w:rsidR="000707CD" w:rsidRPr="00833BEB">
        <w:rPr>
          <w:rFonts w:ascii="Times New Roman" w:hAnsi="Times New Roman" w:cs="Times New Roman"/>
          <w:sz w:val="24"/>
          <w:szCs w:val="24"/>
        </w:rPr>
        <w:t>Proof of History (</w:t>
      </w:r>
      <w:proofErr w:type="spellStart"/>
      <w:r w:rsidR="000707CD" w:rsidRPr="00833BEB">
        <w:rPr>
          <w:rFonts w:ascii="Times New Roman" w:hAnsi="Times New Roman" w:cs="Times New Roman"/>
          <w:sz w:val="24"/>
          <w:szCs w:val="24"/>
        </w:rPr>
        <w:t>PoH</w:t>
      </w:r>
      <w:proofErr w:type="spellEnd"/>
      <w:r w:rsidR="000707CD" w:rsidRPr="00833BEB">
        <w:rPr>
          <w:rFonts w:ascii="Times New Roman" w:hAnsi="Times New Roman" w:cs="Times New Roman"/>
          <w:sz w:val="24"/>
          <w:szCs w:val="24"/>
        </w:rPr>
        <w:t>), Proof of Importance (</w:t>
      </w:r>
      <w:proofErr w:type="spellStart"/>
      <w:r w:rsidR="000707CD" w:rsidRPr="00833BEB">
        <w:rPr>
          <w:rFonts w:ascii="Times New Roman" w:hAnsi="Times New Roman" w:cs="Times New Roman"/>
          <w:sz w:val="24"/>
          <w:szCs w:val="24"/>
        </w:rPr>
        <w:t>PoI</w:t>
      </w:r>
      <w:proofErr w:type="spellEnd"/>
      <w:r w:rsidR="000707CD" w:rsidRPr="00833BEB">
        <w:rPr>
          <w:rFonts w:ascii="Times New Roman" w:hAnsi="Times New Roman" w:cs="Times New Roman"/>
          <w:sz w:val="24"/>
          <w:szCs w:val="24"/>
        </w:rPr>
        <w:t xml:space="preserve">), Proof of </w:t>
      </w:r>
      <w:proofErr w:type="spellStart"/>
      <w:r w:rsidR="000707CD" w:rsidRPr="00833BEB">
        <w:rPr>
          <w:rFonts w:ascii="Times New Roman" w:hAnsi="Times New Roman" w:cs="Times New Roman"/>
          <w:sz w:val="24"/>
          <w:szCs w:val="24"/>
        </w:rPr>
        <w:t>Alepsed</w:t>
      </w:r>
      <w:proofErr w:type="spellEnd"/>
      <w:r w:rsidR="000707CD" w:rsidRPr="00833BEB">
        <w:rPr>
          <w:rFonts w:ascii="Times New Roman" w:hAnsi="Times New Roman" w:cs="Times New Roman"/>
          <w:sz w:val="24"/>
          <w:szCs w:val="24"/>
        </w:rPr>
        <w:t xml:space="preserve"> Time (</w:t>
      </w:r>
      <w:proofErr w:type="spellStart"/>
      <w:r w:rsidR="000707CD" w:rsidRPr="00833BEB">
        <w:rPr>
          <w:rFonts w:ascii="Times New Roman" w:hAnsi="Times New Roman" w:cs="Times New Roman"/>
          <w:sz w:val="24"/>
          <w:szCs w:val="24"/>
        </w:rPr>
        <w:t>PoET</w:t>
      </w:r>
      <w:proofErr w:type="spellEnd"/>
      <w:r w:rsidR="000707CD" w:rsidRPr="00833BEB">
        <w:rPr>
          <w:rFonts w:ascii="Times New Roman" w:hAnsi="Times New Roman" w:cs="Times New Roman"/>
          <w:sz w:val="24"/>
          <w:szCs w:val="24"/>
        </w:rPr>
        <w:t>), Delegated Proof of Stake (</w:t>
      </w:r>
      <w:proofErr w:type="spellStart"/>
      <w:r w:rsidR="000707CD" w:rsidRPr="00833BEB">
        <w:rPr>
          <w:rFonts w:ascii="Times New Roman" w:hAnsi="Times New Roman" w:cs="Times New Roman"/>
          <w:sz w:val="24"/>
          <w:szCs w:val="24"/>
        </w:rPr>
        <w:t>DPoS</w:t>
      </w:r>
      <w:proofErr w:type="spellEnd"/>
      <w:r w:rsidR="000707CD" w:rsidRPr="00833BEB">
        <w:rPr>
          <w:rFonts w:ascii="Times New Roman" w:hAnsi="Times New Roman" w:cs="Times New Roman"/>
          <w:sz w:val="24"/>
          <w:szCs w:val="24"/>
        </w:rPr>
        <w:t>), Proof of Capacity/Proof of Space (</w:t>
      </w:r>
      <w:proofErr w:type="spellStart"/>
      <w:r w:rsidR="000707CD" w:rsidRPr="00833BEB">
        <w:rPr>
          <w:rFonts w:ascii="Times New Roman" w:hAnsi="Times New Roman" w:cs="Times New Roman"/>
          <w:sz w:val="24"/>
          <w:szCs w:val="24"/>
        </w:rPr>
        <w:t>PoC</w:t>
      </w:r>
      <w:proofErr w:type="spellEnd"/>
      <w:r w:rsidR="00833BEB" w:rsidRPr="00833BEB">
        <w:rPr>
          <w:rFonts w:ascii="Times New Roman" w:hAnsi="Times New Roman" w:cs="Times New Roman"/>
          <w:sz w:val="24"/>
          <w:szCs w:val="24"/>
        </w:rPr>
        <w:t>/</w:t>
      </w:r>
      <w:proofErr w:type="spellStart"/>
      <w:r w:rsidR="00833BEB" w:rsidRPr="00833BEB">
        <w:rPr>
          <w:rFonts w:ascii="Times New Roman" w:hAnsi="Times New Roman" w:cs="Times New Roman"/>
          <w:sz w:val="24"/>
          <w:szCs w:val="24"/>
        </w:rPr>
        <w:t>PoSpace</w:t>
      </w:r>
      <w:proofErr w:type="spellEnd"/>
      <w:r w:rsidR="00833BEB" w:rsidRPr="00833BEB">
        <w:rPr>
          <w:rFonts w:ascii="Times New Roman" w:hAnsi="Times New Roman" w:cs="Times New Roman"/>
          <w:sz w:val="24"/>
          <w:szCs w:val="24"/>
        </w:rPr>
        <w:t>), Proof of Burn (</w:t>
      </w:r>
      <w:proofErr w:type="spellStart"/>
      <w:r w:rsidR="00833BEB" w:rsidRPr="00833BEB">
        <w:rPr>
          <w:rFonts w:ascii="Times New Roman" w:hAnsi="Times New Roman" w:cs="Times New Roman"/>
          <w:sz w:val="24"/>
          <w:szCs w:val="24"/>
        </w:rPr>
        <w:t>PoB</w:t>
      </w:r>
      <w:proofErr w:type="spellEnd"/>
      <w:r w:rsidR="00833BEB" w:rsidRPr="00833BEB">
        <w:rPr>
          <w:rFonts w:ascii="Times New Roman" w:hAnsi="Times New Roman" w:cs="Times New Roman"/>
          <w:sz w:val="24"/>
          <w:szCs w:val="24"/>
        </w:rPr>
        <w:t>)</w:t>
      </w:r>
      <w:r w:rsidR="00B27A17">
        <w:rPr>
          <w:rFonts w:ascii="Times New Roman" w:hAnsi="Times New Roman" w:cs="Times New Roman"/>
          <w:sz w:val="24"/>
          <w:szCs w:val="24"/>
        </w:rPr>
        <w:t xml:space="preserve"> </w:t>
      </w:r>
      <w:r w:rsidR="00B27A17">
        <w:rPr>
          <w:rFonts w:ascii="Times New Roman" w:hAnsi="Times New Roman" w:cs="Times New Roman"/>
          <w:sz w:val="24"/>
          <w:szCs w:val="24"/>
        </w:rPr>
        <w:fldChar w:fldCharType="begin"/>
      </w:r>
      <w:r w:rsidR="00B27A17">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sidR="00B27A17">
        <w:rPr>
          <w:rFonts w:ascii="Times New Roman" w:hAnsi="Times New Roman" w:cs="Times New Roman"/>
          <w:sz w:val="24"/>
          <w:szCs w:val="24"/>
        </w:rPr>
        <w:fldChar w:fldCharType="separate"/>
      </w:r>
      <w:r w:rsidR="00B27A17" w:rsidRPr="00B27A17">
        <w:rPr>
          <w:rFonts w:ascii="Times New Roman" w:hAnsi="Times New Roman" w:cs="Times New Roman"/>
          <w:sz w:val="24"/>
        </w:rPr>
        <w:t>[25]</w:t>
      </w:r>
      <w:r w:rsidR="00B27A17">
        <w:rPr>
          <w:rFonts w:ascii="Times New Roman" w:hAnsi="Times New Roman" w:cs="Times New Roman"/>
          <w:sz w:val="24"/>
          <w:szCs w:val="24"/>
        </w:rPr>
        <w:fldChar w:fldCharType="end"/>
      </w:r>
      <w:r w:rsidRPr="00833BEB">
        <w:rPr>
          <w:rFonts w:ascii="Times New Roman" w:hAnsi="Times New Roman" w:cs="Times New Roman"/>
          <w:sz w:val="24"/>
          <w:szCs w:val="24"/>
        </w:rPr>
        <w:t xml:space="preserve">. </w:t>
      </w:r>
    </w:p>
    <w:p w:rsidR="00C715F4" w:rsidRPr="00293C27" w:rsidRDefault="00C715F4" w:rsidP="00C715F4">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Work</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le premier algorithme de consensus implémenté dans une </w:t>
      </w:r>
      <w:proofErr w:type="spellStart"/>
      <w:r w:rsidRPr="00293C27">
        <w:rPr>
          <w:rFonts w:ascii="Times New Roman" w:hAnsi="Times New Roman" w:cs="Times New Roman"/>
          <w:sz w:val="24"/>
          <w:szCs w:val="24"/>
          <w:lang w:val="fr-FR"/>
        </w:rPr>
        <w:t>cryptomonnaie</w:t>
      </w:r>
      <w:proofErr w:type="spellEnd"/>
      <w:r w:rsidRPr="00293C27">
        <w:rPr>
          <w:rFonts w:ascii="Times New Roman" w:hAnsi="Times New Roman" w:cs="Times New Roman"/>
          <w:sz w:val="24"/>
          <w:szCs w:val="24"/>
          <w:lang w:val="fr-FR"/>
        </w:rPr>
        <w:t xml:space="preserve"> et utilisé par Bitcoin. Ce mécanisme nécessite une puissance de calcul considérable pour résoudre les problèmes mathématiques complexes et valider un bloc.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 de sécurité. Mais </w:t>
      </w:r>
      <w:r>
        <w:rPr>
          <w:rFonts w:ascii="Times New Roman" w:hAnsi="Times New Roman" w:cs="Times New Roman"/>
          <w:sz w:val="24"/>
          <w:szCs w:val="24"/>
          <w:lang w:val="fr-FR"/>
        </w:rPr>
        <w:t>sa limit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ts, Graphics </w:t>
      </w:r>
      <w:proofErr w:type="spellStart"/>
      <w:r w:rsidRPr="00293C27">
        <w:rPr>
          <w:rFonts w:ascii="Times New Roman" w:hAnsi="Times New Roman" w:cs="Times New Roman"/>
          <w:sz w:val="24"/>
          <w:szCs w:val="24"/>
          <w:lang w:val="fr-FR"/>
        </w:rPr>
        <w:t>Processing</w:t>
      </w:r>
      <w:proofErr w:type="spellEnd"/>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Units</w:t>
      </w:r>
      <w:proofErr w:type="spellEnd"/>
      <w:r w:rsidRPr="00293C27">
        <w:rPr>
          <w:rFonts w:ascii="Times New Roman" w:hAnsi="Times New Roman" w:cs="Times New Roman"/>
          <w:sz w:val="24"/>
          <w:szCs w:val="24"/>
          <w:lang w:val="fr-FR"/>
        </w:rPr>
        <w:t>, Serveurs puissants, Equipements de data center, ...) pour fonctionner.</w:t>
      </w:r>
    </w:p>
    <w:p w:rsidR="00C715F4" w:rsidRPr="00293C27" w:rsidRDefault="00C715F4" w:rsidP="00C715F4">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au risque de perdre leur mise.</w:t>
      </w:r>
      <w:r>
        <w:rPr>
          <w:rFonts w:ascii="Times New Roman" w:hAnsi="Times New Roman" w:cs="Times New Roman"/>
          <w:sz w:val="24"/>
          <w:szCs w:val="24"/>
          <w:lang w:val="fr-FR"/>
        </w:rPr>
        <w:t xml:space="preserve"> Par exemple, Ethereum est passé du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au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p>
    <w:p w:rsidR="002576F6" w:rsidRPr="002576F6" w:rsidRDefault="00C715F4" w:rsidP="00C715F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Elle fait tout de même l'objet de critiques car elle fonctionne sur le principe de centralisation de droits de validation sur la base de confiance.</w:t>
      </w: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8906393"/>
      <w:r>
        <w:rPr>
          <w:rFonts w:ascii="Times New Roman" w:eastAsiaTheme="majorEastAsia" w:hAnsi="Times New Roman" w:cs="Times New Roman"/>
          <w:b/>
          <w:color w:val="2E74B5" w:themeColor="accent1" w:themeShade="BF"/>
          <w:sz w:val="24"/>
          <w:szCs w:val="24"/>
          <w:lang w:val="fr-FR"/>
        </w:rPr>
        <w:t>Exemple de blockchain : Ethereum</w:t>
      </w:r>
      <w:bookmarkEnd w:id="42"/>
    </w:p>
    <w:p w:rsidR="00937821" w:rsidRPr="00393D4C" w:rsidRDefault="00937821" w:rsidP="00393D4C">
      <w:pPr>
        <w:spacing w:line="360" w:lineRule="auto"/>
        <w:jc w:val="both"/>
        <w:rPr>
          <w:rFonts w:ascii="Times New Roman" w:hAnsi="Times New Roman" w:cs="Times New Roman"/>
          <w:sz w:val="24"/>
          <w:szCs w:val="24"/>
          <w:lang w:val="fr-FR"/>
        </w:rPr>
      </w:pPr>
    </w:p>
    <w:bookmarkEnd w:id="29"/>
    <w:p w:rsidR="00596812" w:rsidRDefault="00596812" w:rsidP="00596812">
      <w:pPr>
        <w:spacing w:line="360" w:lineRule="auto"/>
        <w:jc w:val="both"/>
        <w:rPr>
          <w:rFonts w:ascii="Times New Roman" w:hAnsi="Times New Roman" w:cs="Times New Roman"/>
          <w:sz w:val="24"/>
          <w:szCs w:val="24"/>
          <w:lang w:val="fr-FR"/>
        </w:rPr>
      </w:pPr>
    </w:p>
    <w:p w:rsidR="001A2899" w:rsidRPr="00660DCF" w:rsidRDefault="00982BED" w:rsidP="00982BED">
      <w:pPr>
        <w:spacing w:line="360" w:lineRule="auto"/>
        <w:ind w:firstLine="720"/>
        <w:jc w:val="both"/>
        <w:rPr>
          <w:rFonts w:ascii="Times New Roman" w:hAnsi="Times New Roman" w:cs="Times New Roman"/>
          <w:sz w:val="24"/>
          <w:szCs w:val="24"/>
          <w:highlight w:val="yellow"/>
          <w:lang w:val="fr-FR"/>
        </w:rPr>
      </w:pPr>
      <w:r>
        <w:rPr>
          <w:rFonts w:ascii="Times New Roman" w:hAnsi="Times New Roman" w:cs="Times New Roman"/>
          <w:sz w:val="24"/>
          <w:szCs w:val="24"/>
          <w:lang w:val="fr-FR"/>
        </w:rPr>
        <w:lastRenderedPageBreak/>
        <w:t xml:space="preserve">Dans </w:t>
      </w:r>
      <w:r w:rsidRPr="00660DCF">
        <w:rPr>
          <w:rFonts w:ascii="Times New Roman" w:hAnsi="Times New Roman" w:cs="Times New Roman"/>
          <w:sz w:val="24"/>
          <w:szCs w:val="24"/>
          <w:highlight w:val="yellow"/>
          <w:lang w:val="fr-FR"/>
        </w:rPr>
        <w:t xml:space="preserve">ce chapitre, nous avons présenté et défini les concepts de base </w:t>
      </w:r>
      <w:r w:rsidR="00127487" w:rsidRPr="00660DCF">
        <w:rPr>
          <w:rFonts w:ascii="Times New Roman" w:hAnsi="Times New Roman" w:cs="Times New Roman"/>
          <w:sz w:val="24"/>
          <w:szCs w:val="24"/>
          <w:highlight w:val="yellow"/>
          <w:lang w:val="fr-FR"/>
        </w:rPr>
        <w:t>et notions tel</w:t>
      </w:r>
      <w:r w:rsidR="00F77364" w:rsidRPr="00660DCF">
        <w:rPr>
          <w:rFonts w:ascii="Times New Roman" w:hAnsi="Times New Roman" w:cs="Times New Roman"/>
          <w:sz w:val="24"/>
          <w:szCs w:val="24"/>
          <w:highlight w:val="yellow"/>
          <w:lang w:val="fr-FR"/>
        </w:rPr>
        <w:t>s</w:t>
      </w:r>
      <w:r w:rsidR="008A7657" w:rsidRPr="00660DCF">
        <w:rPr>
          <w:rFonts w:ascii="Times New Roman" w:hAnsi="Times New Roman" w:cs="Times New Roman"/>
          <w:sz w:val="24"/>
          <w:szCs w:val="24"/>
          <w:highlight w:val="yellow"/>
          <w:lang w:val="fr-FR"/>
        </w:rPr>
        <w:t xml:space="preserve"> </w:t>
      </w:r>
      <w:r w:rsidR="00F77364" w:rsidRPr="00660DCF">
        <w:rPr>
          <w:rFonts w:ascii="Times New Roman" w:hAnsi="Times New Roman" w:cs="Times New Roman"/>
          <w:sz w:val="24"/>
          <w:szCs w:val="24"/>
          <w:highlight w:val="yellow"/>
          <w:lang w:val="fr-FR"/>
        </w:rPr>
        <w:t>que</w:t>
      </w:r>
      <w:r w:rsidR="00127487" w:rsidRPr="00660DCF">
        <w:rPr>
          <w:rFonts w:ascii="Times New Roman" w:hAnsi="Times New Roman" w:cs="Times New Roman"/>
          <w:sz w:val="24"/>
          <w:szCs w:val="24"/>
          <w:highlight w:val="yellow"/>
          <w:lang w:val="fr-FR"/>
        </w:rPr>
        <w:t xml:space="preserve"> le document administratif, l’authentification et la sécurisation, le consensus et la blockchain.</w:t>
      </w:r>
      <w:r w:rsidR="00504154" w:rsidRPr="00660DCF">
        <w:rPr>
          <w:rFonts w:ascii="Times New Roman" w:hAnsi="Times New Roman" w:cs="Times New Roman"/>
          <w:sz w:val="24"/>
          <w:szCs w:val="24"/>
          <w:highlight w:val="yellow"/>
          <w:lang w:val="fr-FR"/>
        </w:rPr>
        <w:t xml:space="preserve"> Certains composants fondamentaux de la blockchain ont été également abordés.</w:t>
      </w:r>
    </w:p>
    <w:p w:rsidR="000D740C" w:rsidRDefault="004B64A3" w:rsidP="00B4564B">
      <w:pPr>
        <w:spacing w:line="360" w:lineRule="auto"/>
        <w:jc w:val="both"/>
        <w:rPr>
          <w:rFonts w:ascii="Times New Roman" w:hAnsi="Times New Roman" w:cs="Times New Roman"/>
          <w:sz w:val="24"/>
          <w:szCs w:val="24"/>
          <w:lang w:val="fr-FR"/>
        </w:rPr>
      </w:pPr>
      <w:r w:rsidRPr="00660DCF">
        <w:rPr>
          <w:rFonts w:ascii="Times New Roman" w:hAnsi="Times New Roman" w:cs="Times New Roman"/>
          <w:sz w:val="24"/>
          <w:szCs w:val="24"/>
          <w:highlight w:val="yellow"/>
          <w:lang w:val="fr-FR"/>
        </w:rPr>
        <w:t>Avec cette harmonisation de la compréhension de ces concepts, nous proposons dans le chapitre suivant, un état des connaissances</w:t>
      </w:r>
      <w:r>
        <w:rPr>
          <w:rFonts w:ascii="Times New Roman" w:hAnsi="Times New Roman" w:cs="Times New Roman"/>
          <w:sz w:val="24"/>
          <w:szCs w:val="24"/>
          <w:lang w:val="fr-FR"/>
        </w:rPr>
        <w:t xml:space="preserve"> sur la technologie blockchain et surtout l’application de celle-ci dans les processus d’authentification de documents</w:t>
      </w:r>
      <w:r w:rsidR="0009758D">
        <w:rPr>
          <w:rFonts w:ascii="Times New Roman" w:hAnsi="Times New Roman" w:cs="Times New Roman"/>
          <w:sz w:val="24"/>
          <w:szCs w:val="24"/>
          <w:lang w:val="fr-FR"/>
        </w:rPr>
        <w:t>.</w:t>
      </w:r>
      <w:r w:rsidR="000D740C">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3" w:name="_Toc184475257"/>
      <w:bookmarkStart w:id="44" w:name="_Toc18890639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5" w:name="_Toc184474880"/>
      <w:bookmarkStart w:id="46" w:name="_Toc184475063"/>
      <w:bookmarkStart w:id="47" w:name="_Toc184475258"/>
      <w:bookmarkStart w:id="48" w:name="_Toc184474881"/>
      <w:bookmarkStart w:id="49" w:name="_Toc184475064"/>
      <w:bookmarkStart w:id="50" w:name="_Toc184475259"/>
      <w:bookmarkStart w:id="51" w:name="_Toc184474882"/>
      <w:bookmarkStart w:id="52" w:name="_Toc184475065"/>
      <w:bookmarkStart w:id="53" w:name="_Toc184475260"/>
      <w:bookmarkEnd w:id="43"/>
      <w:bookmarkEnd w:id="45"/>
      <w:bookmarkEnd w:id="46"/>
      <w:bookmarkEnd w:id="47"/>
      <w:bookmarkEnd w:id="48"/>
      <w:bookmarkEnd w:id="49"/>
      <w:bookmarkEnd w:id="50"/>
      <w:bookmarkEnd w:id="51"/>
      <w:bookmarkEnd w:id="52"/>
      <w:bookmarkEnd w:id="53"/>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4"/>
    </w:p>
    <w:p w:rsidR="00C3213C" w:rsidRDefault="00C3213C" w:rsidP="00E523D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AE1C43">
        <w:rPr>
          <w:rFonts w:ascii="Times New Roman" w:hAnsi="Times New Roman" w:cs="Times New Roman"/>
          <w:sz w:val="24"/>
          <w:szCs w:val="24"/>
          <w:highlight w:val="yellow"/>
          <w:lang w:val="fr-FR"/>
        </w:rPr>
        <w:t xml:space="preserve">Blockchain sans aborder la notion de </w:t>
      </w:r>
      <w:r w:rsidRPr="00AE1C43">
        <w:rPr>
          <w:rFonts w:ascii="Times New Roman" w:hAnsi="Times New Roman" w:cs="Times New Roman"/>
          <w:b/>
          <w:sz w:val="24"/>
          <w:szCs w:val="24"/>
          <w:highlight w:val="yellow"/>
          <w:lang w:val="fr-FR"/>
        </w:rPr>
        <w:t>transaction</w:t>
      </w:r>
      <w:r w:rsidRPr="00AE1C43">
        <w:rPr>
          <w:rFonts w:ascii="Times New Roman" w:hAnsi="Times New Roman" w:cs="Times New Roman"/>
          <w:sz w:val="24"/>
          <w:szCs w:val="24"/>
          <w:highlight w:val="yellow"/>
          <w:lang w:val="fr-FR"/>
        </w:rPr>
        <w:t>. La transaction est une opération d’échange qui implique plusieurs parties</w:t>
      </w:r>
      <w:r w:rsidR="002F687A">
        <w:rPr>
          <w:rFonts w:ascii="Times New Roman" w:hAnsi="Times New Roman" w:cs="Times New Roman"/>
          <w:sz w:val="24"/>
          <w:szCs w:val="24"/>
          <w:highlight w:val="yellow"/>
          <w:lang w:val="fr-FR"/>
        </w:rPr>
        <w:t xml:space="preserve"> </w:t>
      </w:r>
      <w:r w:rsidR="002F687A">
        <w:rPr>
          <w:rFonts w:ascii="Times New Roman" w:hAnsi="Times New Roman" w:cs="Times New Roman"/>
          <w:sz w:val="24"/>
          <w:szCs w:val="24"/>
          <w:highlight w:val="yellow"/>
          <w:lang w:val="fr-FR"/>
        </w:rPr>
        <w:fldChar w:fldCharType="begin"/>
      </w:r>
      <w:r w:rsidR="002F687A">
        <w:rPr>
          <w:rFonts w:ascii="Times New Roman" w:hAnsi="Times New Roman" w:cs="Times New Roman"/>
          <w:sz w:val="24"/>
          <w:szCs w:val="24"/>
          <w:highlight w:val="yellow"/>
          <w:lang w:val="fr-FR"/>
        </w:rPr>
        <w:instrText xml:space="preserve"> ADDIN ZOTERO_ITEM CSL_CITATION {"citationID":"sDE1qFfB","properties":{"formattedCitation":"[12]","plainCitation":"[12]","noteIndex":0},"citationItems":[{"id":6,"uris":["http://zotero.org/users/local/3eTyEGwA/items/FIENWFVS"],"itemData":{"id":6,"type":"article-journal","container-title":"EM Lyon Business School","source":"Google Scholar","title":"Principes clés d’une application Blockchain","URL":"https://www.academia.edu/download/56098741/GODEBARGE_ROSSAT_Blockchain-version-finale.pdf","author":[{"family":"Godebarge","given":"FERRéOL"},{"family":"Rossat","given":"ROMAIN"}],"accessed":{"date-parts":[["2024",9,11]]},"issued":{"date-parts":[["2016"]]}}}],"schema":"https://github.com/citation-style-language/schema/raw/master/csl-citation.json"} </w:instrText>
      </w:r>
      <w:r w:rsidR="002F687A">
        <w:rPr>
          <w:rFonts w:ascii="Times New Roman" w:hAnsi="Times New Roman" w:cs="Times New Roman"/>
          <w:sz w:val="24"/>
          <w:szCs w:val="24"/>
          <w:highlight w:val="yellow"/>
          <w:lang w:val="fr-FR"/>
        </w:rPr>
        <w:fldChar w:fldCharType="separate"/>
      </w:r>
      <w:r w:rsidR="002F687A" w:rsidRPr="002F687A">
        <w:rPr>
          <w:rFonts w:ascii="Times New Roman" w:hAnsi="Times New Roman" w:cs="Times New Roman"/>
          <w:sz w:val="24"/>
          <w:highlight w:val="yellow"/>
          <w:lang w:val="fr-FR"/>
        </w:rPr>
        <w:t>[12]</w:t>
      </w:r>
      <w:r w:rsidR="002F687A">
        <w:rPr>
          <w:rFonts w:ascii="Times New Roman" w:hAnsi="Times New Roman" w:cs="Times New Roman"/>
          <w:sz w:val="24"/>
          <w:szCs w:val="24"/>
          <w:highlight w:val="yellow"/>
          <w:lang w:val="fr-FR"/>
        </w:rPr>
        <w:fldChar w:fldCharType="end"/>
      </w:r>
      <w:r w:rsidRPr="00AE1C43">
        <w:rPr>
          <w:rFonts w:ascii="Times New Roman" w:hAnsi="Times New Roman" w:cs="Times New Roman"/>
          <w:sz w:val="24"/>
          <w:szCs w:val="24"/>
          <w:highlight w:val="yellow"/>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C3213C" w:rsidRDefault="00385E02" w:rsidP="00E523D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3213C">
        <w:rPr>
          <w:rFonts w:ascii="Times New Roman" w:hAnsi="Times New Roman" w:cs="Times New Roman"/>
          <w:sz w:val="24"/>
          <w:szCs w:val="24"/>
          <w:lang w:val="fr-FR"/>
        </w:rPr>
        <w:t xml:space="preserve">a mondialisation de ce système de transaction à partir des années 1960 a conduit à l’augmentation fulgurante du nombre de transactions ; entrainant ainsi l’accroissement des risques liés à l’authenticité des transactions, qui, jusque-là étaient transcrites dans des registres (document) physiques. </w:t>
      </w:r>
      <w:r w:rsidR="007E1A3A">
        <w:rPr>
          <w:rFonts w:ascii="Times New Roman" w:hAnsi="Times New Roman" w:cs="Times New Roman"/>
          <w:sz w:val="24"/>
          <w:szCs w:val="24"/>
          <w:lang w:val="fr-FR"/>
        </w:rPr>
        <w:t>Mais g</w:t>
      </w:r>
      <w:r w:rsidR="00C3213C">
        <w:rPr>
          <w:rFonts w:ascii="Times New Roman" w:hAnsi="Times New Roman" w:cs="Times New Roman"/>
          <w:sz w:val="24"/>
          <w:szCs w:val="24"/>
          <w:lang w:val="fr-FR"/>
        </w:rPr>
        <w:t>râce à l’avènement</w:t>
      </w:r>
      <w:r w:rsidR="008421D0">
        <w:rPr>
          <w:rFonts w:ascii="Times New Roman" w:hAnsi="Times New Roman" w:cs="Times New Roman"/>
          <w:sz w:val="24"/>
          <w:szCs w:val="24"/>
          <w:lang w:val="fr-FR"/>
        </w:rPr>
        <w:t xml:space="preserve"> et à l’évolution rapide de la T</w:t>
      </w:r>
      <w:r w:rsidR="00C3213C">
        <w:rPr>
          <w:rFonts w:ascii="Times New Roman" w:hAnsi="Times New Roman" w:cs="Times New Roman"/>
          <w:sz w:val="24"/>
          <w:szCs w:val="24"/>
          <w:lang w:val="fr-FR"/>
        </w:rPr>
        <w:t>echnologie</w:t>
      </w:r>
      <w:r w:rsidR="00E80E7C">
        <w:rPr>
          <w:rFonts w:ascii="Times New Roman" w:hAnsi="Times New Roman" w:cs="Times New Roman"/>
          <w:sz w:val="24"/>
          <w:szCs w:val="24"/>
          <w:lang w:val="fr-FR"/>
        </w:rPr>
        <w:t>,</w:t>
      </w:r>
      <w:r w:rsidR="00C3213C">
        <w:rPr>
          <w:rFonts w:ascii="Times New Roman" w:hAnsi="Times New Roman" w:cs="Times New Roman"/>
          <w:sz w:val="24"/>
          <w:szCs w:val="24"/>
          <w:lang w:val="fr-FR"/>
        </w:rPr>
        <w:t xml:space="preserve"> notamment dans les domaines du web et de la cryptographie, le principe du tiers de confiance </w:t>
      </w:r>
      <w:r w:rsidR="00E66B48">
        <w:rPr>
          <w:rFonts w:ascii="Times New Roman" w:hAnsi="Times New Roman" w:cs="Times New Roman"/>
          <w:sz w:val="24"/>
          <w:szCs w:val="24"/>
          <w:lang w:val="fr-FR"/>
        </w:rPr>
        <w:t>disparait</w:t>
      </w:r>
      <w:r w:rsidR="00C3213C">
        <w:rPr>
          <w:rFonts w:ascii="Times New Roman" w:hAnsi="Times New Roman" w:cs="Times New Roman"/>
          <w:sz w:val="24"/>
          <w:szCs w:val="24"/>
          <w:lang w:val="fr-FR"/>
        </w:rPr>
        <w:t xml:space="preserve"> progressivement au profit de ce qu’il convient d’appeler « Blockchain ».</w:t>
      </w: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4" w:name="_Toc188906395"/>
      <w:bookmarkStart w:id="55" w:name="_Toc184475261"/>
      <w:r>
        <w:rPr>
          <w:rFonts w:ascii="Times New Roman" w:eastAsiaTheme="majorEastAsia" w:hAnsi="Times New Roman" w:cs="Times New Roman"/>
          <w:b/>
          <w:color w:val="2E74B5" w:themeColor="accent1" w:themeShade="BF"/>
          <w:sz w:val="24"/>
          <w:szCs w:val="24"/>
          <w:lang w:val="fr-FR"/>
        </w:rPr>
        <w:t>Authentification de documents</w:t>
      </w:r>
      <w:bookmarkEnd w:id="54"/>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6" w:name="_Toc188906396"/>
      <w:r>
        <w:rPr>
          <w:rFonts w:ascii="Times New Roman" w:eastAsiaTheme="majorEastAsia" w:hAnsi="Times New Roman" w:cs="Times New Roman"/>
          <w:b/>
          <w:color w:val="2E74B5" w:themeColor="accent1" w:themeShade="BF"/>
          <w:sz w:val="24"/>
          <w:szCs w:val="24"/>
          <w:lang w:val="fr-FR"/>
        </w:rPr>
        <w:t>Méthodes d’authentification de documents</w:t>
      </w:r>
      <w:bookmarkEnd w:id="56"/>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890639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57"/>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FC76AF">
        <w:rPr>
          <w:rFonts w:ascii="Times New Roman" w:hAnsi="Times New Roman" w:cs="Times New Roman"/>
          <w:sz w:val="24"/>
          <w:szCs w:val="24"/>
          <w:lang w:val="fr-FR"/>
        </w:rPr>
        <w:instrText xml:space="preserve"> ADDIN ZOTERO_ITEM CSL_CITATION {"citationID":"OSIJFFGB","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FC76AF" w:rsidRPr="00FC76AF">
        <w:rPr>
          <w:rFonts w:ascii="Times New Roman" w:hAnsi="Times New Roman" w:cs="Times New Roman"/>
          <w:sz w:val="24"/>
          <w:lang w:val="fr-FR"/>
        </w:rPr>
        <w:t>[26]</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 xml:space="preserve">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Pr="00596049">
        <w:rPr>
          <w:rFonts w:ascii="Times New Roman" w:hAnsi="Times New Roman" w:cs="Times New Roman"/>
          <w:sz w:val="24"/>
          <w:szCs w:val="24"/>
          <w:lang w:val="fr-FR"/>
        </w:rPr>
        <w:t>PoA</w:t>
      </w:r>
      <w:proofErr w:type="spellEnd"/>
      <w:r w:rsidRPr="00596049">
        <w:rPr>
          <w:rFonts w:ascii="Times New Roman" w:hAnsi="Times New Roman" w:cs="Times New Roman"/>
          <w:sz w:val="24"/>
          <w:szCs w:val="24"/>
          <w:lang w:val="fr-FR"/>
        </w:rPr>
        <w:t>.</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w:t>
      </w:r>
      <w:r w:rsidRPr="00596049">
        <w:rPr>
          <w:rFonts w:ascii="Times New Roman" w:hAnsi="Times New Roman" w:cs="Times New Roman"/>
          <w:sz w:val="24"/>
          <w:szCs w:val="24"/>
          <w:lang w:val="fr-FR"/>
        </w:rPr>
        <w:lastRenderedPageBreak/>
        <w:t xml:space="preserve">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BA73C9">
        <w:rPr>
          <w:rFonts w:ascii="Times New Roman" w:hAnsi="Times New Roman" w:cs="Times New Roman"/>
          <w:sz w:val="24"/>
          <w:szCs w:val="24"/>
          <w:lang w:val="fr-FR"/>
        </w:rPr>
        <w:instrText xml:space="preserve"> ADDIN ZOTERO_ITEM CSL_CITATION {"citationID":"k2lxsqsp","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BA73C9" w:rsidRPr="00BA73C9">
        <w:rPr>
          <w:rFonts w:ascii="Times New Roman" w:hAnsi="Times New Roman" w:cs="Times New Roman"/>
          <w:sz w:val="24"/>
          <w:lang w:val="fr-FR"/>
        </w:rPr>
        <w:t>[14]</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313363">
        <w:rPr>
          <w:rFonts w:ascii="Times New Roman" w:hAnsi="Times New Roman" w:cs="Times New Roman"/>
          <w:sz w:val="24"/>
          <w:szCs w:val="24"/>
          <w:lang w:val="fr-FR"/>
        </w:rPr>
        <w:instrText xml:space="preserve"> ADDIN ZOTERO_ITEM CSL_CITATION {"citationID":"arx539Hz","properties":{"formattedCitation":"[27]","plainCitation":"[27]","noteIndex":0},"citationItems":[{"id":34,"uris":["http://zotero.org/users/local/3eTyEGwA/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313363" w:rsidRPr="00313363">
        <w:rPr>
          <w:rFonts w:ascii="Times New Roman" w:hAnsi="Times New Roman" w:cs="Times New Roman"/>
          <w:sz w:val="24"/>
          <w:lang w:val="fr-FR"/>
        </w:rPr>
        <w:t>[27]</w:t>
      </w:r>
      <w:r w:rsidR="00313363">
        <w:rPr>
          <w:rFonts w:ascii="Times New Roman" w:hAnsi="Times New Roman" w:cs="Times New Roman"/>
          <w:sz w:val="24"/>
          <w:szCs w:val="24"/>
          <w:lang w:val="fr-FR"/>
        </w:rPr>
        <w:fldChar w:fldCharType="end"/>
      </w:r>
      <w:bookmarkStart w:id="58" w:name="_GoBack"/>
      <w:bookmarkEnd w:id="58"/>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e modification après création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e</w:t>
      </w:r>
      <w:proofErr w:type="gramEnd"/>
      <w:r w:rsidRPr="00CE3049">
        <w:rPr>
          <w:rFonts w:ascii="Times New Roman" w:hAnsi="Times New Roman" w:cs="Times New Roman"/>
          <w:sz w:val="24"/>
          <w:szCs w:val="24"/>
          <w:lang w:val="fr-FR"/>
        </w:rPr>
        <w:t xml:space="preserve"> confidentialité qui garantit que le registre est uniquement consultable par ceux qui y sont autorisés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application décentralisée (</w:t>
      </w:r>
      <w:proofErr w:type="spellStart"/>
      <w:r w:rsidRPr="00702B63">
        <w:rPr>
          <w:rFonts w:ascii="Times New Roman" w:hAnsi="Times New Roman" w:cs="Times New Roman"/>
          <w:sz w:val="24"/>
          <w:szCs w:val="24"/>
          <w:lang w:val="fr-FR"/>
        </w:rPr>
        <w:t>Dapp</w:t>
      </w:r>
      <w:proofErr w:type="spellEnd"/>
      <w:r w:rsidRPr="00702B63">
        <w:rPr>
          <w:rFonts w:ascii="Times New Roman" w:hAnsi="Times New Roman" w:cs="Times New Roman"/>
          <w:sz w:val="24"/>
          <w:szCs w:val="24"/>
          <w:lang w:val="fr-FR"/>
        </w:rPr>
        <w:t>)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 xml:space="preserve">En termes d’outils et de technologies pour la mise en place du </w:t>
      </w:r>
      <w:proofErr w:type="spellStart"/>
      <w:r w:rsidRPr="008A4F5F">
        <w:rPr>
          <w:rFonts w:ascii="Times New Roman" w:hAnsi="Times New Roman" w:cs="Times New Roman"/>
          <w:sz w:val="24"/>
          <w:szCs w:val="24"/>
          <w:lang w:val="fr-FR"/>
        </w:rPr>
        <w:t>Da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w:t>
      </w:r>
      <w:proofErr w:type="spellStart"/>
      <w:r w:rsidRPr="008A4F5F">
        <w:rPr>
          <w:rFonts w:ascii="Times New Roman" w:hAnsi="Times New Roman" w:cs="Times New Roman"/>
          <w:sz w:val="24"/>
          <w:szCs w:val="24"/>
          <w:lang w:val="fr-FR"/>
        </w:rPr>
        <w:t>Solidity</w:t>
      </w:r>
      <w:proofErr w:type="spellEnd"/>
      <w:r w:rsidRPr="008A4F5F">
        <w:rPr>
          <w:rFonts w:ascii="Times New Roman" w:hAnsi="Times New Roman" w:cs="Times New Roman"/>
          <w:sz w:val="24"/>
          <w:szCs w:val="24"/>
          <w:lang w:val="fr-FR"/>
        </w:rPr>
        <w:t xml:space="preserve">,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w:t>
      </w:r>
      <w:proofErr w:type="spellStart"/>
      <w:r w:rsidRPr="008A4F5F">
        <w:rPr>
          <w:rFonts w:ascii="Times New Roman" w:hAnsi="Times New Roman" w:cs="Times New Roman"/>
          <w:sz w:val="24"/>
          <w:szCs w:val="24"/>
          <w:lang w:val="fr-FR"/>
        </w:rPr>
        <w:t>Truffle</w:t>
      </w:r>
      <w:proofErr w:type="spellEnd"/>
      <w:r w:rsidRPr="008A4F5F">
        <w:rPr>
          <w:rFonts w:ascii="Times New Roman" w:hAnsi="Times New Roman" w:cs="Times New Roman"/>
          <w:sz w:val="24"/>
          <w:szCs w:val="24"/>
          <w:lang w:val="fr-FR"/>
        </w:rPr>
        <w:t xml:space="preserv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890639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59"/>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 xml:space="preserve"> </w:t>
      </w:r>
      <w:proofErr w:type="gramStart"/>
      <w:r w:rsidRPr="00747B0E">
        <w:rPr>
          <w:rFonts w:ascii="Times New Roman" w:hAnsi="Times New Roman" w:cs="Times New Roman"/>
          <w:sz w:val="24"/>
          <w:szCs w:val="24"/>
          <w:lang w:val="fr-FR"/>
        </w:rPr>
        <w:t>n’ont</w:t>
      </w:r>
      <w:proofErr w:type="gramEnd"/>
      <w:r w:rsidRPr="00747B0E">
        <w:rPr>
          <w:rFonts w:ascii="Times New Roman" w:hAnsi="Times New Roman" w:cs="Times New Roman"/>
          <w:sz w:val="24"/>
          <w:szCs w:val="24"/>
          <w:lang w:val="fr-FR"/>
        </w:rPr>
        <w:t xml:space="preserve">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ocuments gouvernementaux depuis la blockchain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7E67F0">
        <w:rPr>
          <w:rFonts w:ascii="Times New Roman" w:hAnsi="Times New Roman" w:cs="Times New Roman"/>
          <w:sz w:val="24"/>
          <w:szCs w:val="24"/>
          <w:lang w:val="fr-FR"/>
        </w:rPr>
        <w:instrText xml:space="preserve"> ADDIN ZOTERO_ITEM CSL_CITATION {"citationID":"fuOtf7rG","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7E67F0" w:rsidRPr="007E67F0">
        <w:rPr>
          <w:rFonts w:ascii="Times New Roman" w:hAnsi="Times New Roman" w:cs="Times New Roman"/>
          <w:sz w:val="24"/>
          <w:lang w:val="fr-FR"/>
        </w:rPr>
        <w:t>[14]</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E519CA">
        <w:rPr>
          <w:rFonts w:ascii="Times New Roman" w:hAnsi="Times New Roman" w:cs="Times New Roman"/>
          <w:sz w:val="24"/>
          <w:szCs w:val="24"/>
          <w:lang w:val="fr-FR"/>
        </w:rPr>
        <w:instrText xml:space="preserve"> ADDIN ZOTERO_ITEM CSL_CITATION {"citationID":"HVIASGfX","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E519CA" w:rsidRPr="00E519CA">
        <w:rPr>
          <w:rFonts w:ascii="Times New Roman" w:hAnsi="Times New Roman" w:cs="Times New Roman"/>
          <w:sz w:val="24"/>
          <w:lang w:val="fr-FR"/>
        </w:rPr>
        <w:t>[26]</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5538FB">
        <w:rPr>
          <w:rFonts w:ascii="Times New Roman" w:hAnsi="Times New Roman" w:cs="Times New Roman"/>
          <w:sz w:val="24"/>
          <w:szCs w:val="24"/>
          <w:lang w:val="fr-FR"/>
        </w:rPr>
        <w:instrText xml:space="preserve"> ADDIN ZOTERO_ITEM CSL_CITATION {"citationID":"35mx9OQC","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5538FB" w:rsidRPr="005538FB">
        <w:rPr>
          <w:rFonts w:ascii="Times New Roman" w:hAnsi="Times New Roman" w:cs="Times New Roman"/>
          <w:sz w:val="24"/>
          <w:lang w:val="fr-FR"/>
        </w:rPr>
        <w:t>[26]</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En adoptant une 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5"/>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0" w:name="_Toc184475264"/>
      <w:bookmarkStart w:id="61" w:name="_Toc18890639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0"/>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1"/>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5"/>
      <w:bookmarkStart w:id="63" w:name="_Toc18890640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2"/>
      <w:bookmarkEnd w:id="6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6E5135">
      <w:pPr>
        <w:keepNext/>
        <w:keepLines/>
        <w:numPr>
          <w:ilvl w:val="1"/>
          <w:numId w:val="2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4" w:name="_Toc188906401"/>
      <w:bookmarkStart w:id="65"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4"/>
      <w:r w:rsidRPr="00DE5C7D">
        <w:rPr>
          <w:rFonts w:ascii="Times New Roman" w:eastAsiaTheme="majorEastAsia" w:hAnsi="Times New Roman" w:cs="Times New Roman"/>
          <w:b/>
          <w:color w:val="2E74B5" w:themeColor="accent1" w:themeShade="BF"/>
          <w:sz w:val="24"/>
          <w:szCs w:val="24"/>
          <w:lang w:val="fr-FR"/>
        </w:rPr>
        <w:t xml:space="preserve"> </w:t>
      </w:r>
      <w:bookmarkEnd w:id="65"/>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écrire l’environnement de </w:t>
      </w:r>
      <w:proofErr w:type="spellStart"/>
      <w:r>
        <w:rPr>
          <w:rFonts w:ascii="Times New Roman" w:hAnsi="Times New Roman" w:cs="Times New Roman"/>
          <w:sz w:val="24"/>
          <w:szCs w:val="24"/>
          <w:lang w:val="fr-FR"/>
        </w:rPr>
        <w:t>dev</w:t>
      </w:r>
      <w:proofErr w:type="spellEnd"/>
      <w:r>
        <w:rPr>
          <w:rFonts w:ascii="Times New Roman" w:hAnsi="Times New Roman" w:cs="Times New Roman"/>
          <w:sz w:val="24"/>
          <w:szCs w:val="24"/>
          <w:lang w:val="fr-FR"/>
        </w:rPr>
        <w:t>, les outils utilisés pour l’implémentation, les éléments de conceptions.</w:t>
      </w:r>
    </w:p>
    <w:p w:rsidR="00457C81" w:rsidRP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88906402"/>
      <w:bookmarkStart w:id="67" w:name="_Toc184475267"/>
      <w:r>
        <w:rPr>
          <w:rFonts w:ascii="Times New Roman" w:eastAsiaTheme="majorEastAsia" w:hAnsi="Times New Roman" w:cs="Times New Roman"/>
          <w:b/>
          <w:color w:val="2E74B5" w:themeColor="accent1" w:themeShade="BF"/>
          <w:sz w:val="24"/>
          <w:szCs w:val="24"/>
          <w:lang w:val="fr-FR"/>
        </w:rPr>
        <w:t>Présentation de la solution</w:t>
      </w:r>
      <w:bookmarkEnd w:id="66"/>
      <w:r>
        <w:rPr>
          <w:rFonts w:ascii="Times New Roman" w:eastAsiaTheme="majorEastAsia" w:hAnsi="Times New Roman" w:cs="Times New Roman"/>
          <w:b/>
          <w:color w:val="2E74B5" w:themeColor="accent1" w:themeShade="BF"/>
          <w:sz w:val="24"/>
          <w:szCs w:val="24"/>
          <w:lang w:val="fr-FR"/>
        </w:rPr>
        <w:t xml:space="preserve"> </w:t>
      </w:r>
      <w:bookmarkEnd w:id="67"/>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8906403"/>
      <w:bookmarkStart w:id="69" w:name="_Toc184475268"/>
      <w:r>
        <w:rPr>
          <w:rFonts w:ascii="Times New Roman" w:eastAsiaTheme="majorEastAsia" w:hAnsi="Times New Roman" w:cs="Times New Roman"/>
          <w:b/>
          <w:color w:val="2E74B5" w:themeColor="accent1" w:themeShade="BF"/>
          <w:sz w:val="24"/>
          <w:szCs w:val="24"/>
          <w:lang w:val="fr-FR"/>
        </w:rPr>
        <w:t>Discussion des résultats</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0" w:name="_Toc184475269"/>
      <w:bookmarkStart w:id="71" w:name="_Toc18890640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0"/>
      <w:bookmarkEnd w:id="7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70"/>
      <w:bookmarkStart w:id="73" w:name="_Toc18890640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2"/>
      <w:bookmarkEnd w:id="73"/>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4" w:name="_Ref185544288"/>
      <w:r w:rsidRPr="008E399B">
        <w:rPr>
          <w:rFonts w:ascii="Times New Roman" w:hAnsi="Times New Roman" w:cs="Times New Roman"/>
          <w:lang w:val="fr-FR"/>
        </w:rPr>
        <w:t>Ana BAKHOUM, “</w:t>
      </w:r>
      <w:r w:rsidRPr="008E399B">
        <w:rPr>
          <w:rFonts w:ascii="Times New Roman" w:hAnsi="Times New Roman" w:cs="Times New Roman"/>
          <w:i/>
          <w:lang w:val="fr-FR"/>
        </w:rPr>
        <w:t>La Blockchain pour la Sécurisation des E-livrets scolaires.</w:t>
      </w:r>
      <w:r w:rsidRPr="008E399B">
        <w:rPr>
          <w:rFonts w:ascii="Times New Roman" w:hAnsi="Times New Roman" w:cs="Times New Roman"/>
          <w:lang w:val="fr-FR"/>
        </w:rPr>
        <w:t xml:space="preserve">”, </w:t>
      </w:r>
      <w:r w:rsidRPr="008E399B">
        <w:rPr>
          <w:rFonts w:ascii="Times New Roman" w:hAnsi="Times New Roman" w:cs="Times New Roman"/>
          <w:i/>
          <w:lang w:val="fr-FR"/>
        </w:rPr>
        <w:t>2019.</w:t>
      </w:r>
      <w:r w:rsidRPr="008E399B">
        <w:rPr>
          <w:rFonts w:ascii="Times New Roman" w:hAnsi="Times New Roman" w:cs="Times New Roman"/>
          <w:lang w:val="fr-FR"/>
        </w:rPr>
        <w:t xml:space="preserve"> Disponible sur </w:t>
      </w:r>
      <w:hyperlink r:id="rId16" w:history="1">
        <w:r w:rsidRPr="008E399B">
          <w:rPr>
            <w:rFonts w:ascii="Times New Roman" w:hAnsi="Times New Roman" w:cs="Times New Roman"/>
            <w:color w:val="0000FF"/>
            <w:u w:val="single"/>
            <w:lang w:val="fr-FR"/>
          </w:rPr>
          <w:t>https://rivieresdusud.uasz.sn/handle/123456789/1803</w:t>
        </w:r>
      </w:hyperlink>
      <w:r w:rsidRPr="008E399B">
        <w:rPr>
          <w:rFonts w:ascii="Times New Roman" w:hAnsi="Times New Roman" w:cs="Times New Roman"/>
          <w:lang w:val="fr-FR"/>
        </w:rPr>
        <w:t>. [Consulté le : 10-sept-2024].</w:t>
      </w:r>
      <w:bookmarkEnd w:id="74"/>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5" w:name="_Ref185776644"/>
      <w:r w:rsidRPr="008E399B">
        <w:rPr>
          <w:rFonts w:ascii="Times New Roman" w:hAnsi="Times New Roman" w:cs="Times New Roman"/>
          <w:lang w:val="fr-FR"/>
        </w:rPr>
        <w:t>GODEBARGE Ferréol, ROSSAT Romain, “</w:t>
      </w:r>
      <w:r w:rsidRPr="008E399B">
        <w:rPr>
          <w:rFonts w:ascii="Times New Roman" w:hAnsi="Times New Roman" w:cs="Times New Roman"/>
          <w:i/>
          <w:lang w:val="fr-FR"/>
        </w:rPr>
        <w:t>Principes clés d’une application blockchain</w:t>
      </w:r>
      <w:r w:rsidRPr="008E399B">
        <w:rPr>
          <w:rFonts w:ascii="Times New Roman" w:hAnsi="Times New Roman" w:cs="Times New Roman"/>
          <w:lang w:val="fr-FR"/>
        </w:rPr>
        <w:t xml:space="preserve">”, </w:t>
      </w:r>
      <w:r w:rsidRPr="008E399B">
        <w:rPr>
          <w:rFonts w:ascii="Times New Roman" w:hAnsi="Times New Roman" w:cs="Times New Roman"/>
          <w:i/>
          <w:lang w:val="fr-FR"/>
        </w:rPr>
        <w:t>2016</w:t>
      </w:r>
      <w:r w:rsidRPr="008E399B">
        <w:rPr>
          <w:rFonts w:ascii="Times New Roman" w:hAnsi="Times New Roman" w:cs="Times New Roman"/>
          <w:lang w:val="fr-FR"/>
        </w:rPr>
        <w:t>.</w:t>
      </w:r>
      <w:bookmarkEnd w:id="75"/>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6" w:name="_Ref185777984"/>
      <w:r w:rsidRPr="008E399B">
        <w:rPr>
          <w:rFonts w:ascii="Times New Roman" w:hAnsi="Times New Roman" w:cs="Times New Roman"/>
        </w:rPr>
        <w:t>Stuart Haber et W. Scott Stornetta, “</w:t>
      </w:r>
      <w:r w:rsidRPr="008E399B">
        <w:rPr>
          <w:rFonts w:ascii="Times New Roman" w:hAnsi="Times New Roman" w:cs="Times New Roman"/>
          <w:i/>
        </w:rPr>
        <w:t xml:space="preserve">How </w:t>
      </w:r>
      <w:proofErr w:type="gramStart"/>
      <w:r w:rsidRPr="008E399B">
        <w:rPr>
          <w:rFonts w:ascii="Times New Roman" w:hAnsi="Times New Roman" w:cs="Times New Roman"/>
          <w:i/>
        </w:rPr>
        <w:t>To</w:t>
      </w:r>
      <w:proofErr w:type="gramEnd"/>
      <w:r w:rsidRPr="008E399B">
        <w:rPr>
          <w:rFonts w:ascii="Times New Roman" w:hAnsi="Times New Roman" w:cs="Times New Roman"/>
          <w:i/>
        </w:rPr>
        <w:t xml:space="preserve"> Time-Stamp a Digital Document”</w:t>
      </w:r>
      <w:r w:rsidRPr="008E399B">
        <w:rPr>
          <w:rFonts w:ascii="Times New Roman" w:hAnsi="Times New Roman" w:cs="Times New Roman"/>
        </w:rPr>
        <w:t xml:space="preserve">, </w:t>
      </w:r>
      <w:r w:rsidRPr="008E399B">
        <w:rPr>
          <w:rFonts w:ascii="Times New Roman" w:hAnsi="Times New Roman" w:cs="Times New Roman"/>
          <w:i/>
        </w:rPr>
        <w:t>1990</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7" w:history="1">
        <w:r w:rsidRPr="008E399B">
          <w:rPr>
            <w:rFonts w:ascii="Times New Roman" w:hAnsi="Times New Roman" w:cs="Times New Roman"/>
            <w:color w:val="0000FF"/>
            <w:u w:val="single"/>
            <w:lang w:val="fr-FR"/>
          </w:rPr>
          <w:t>https://link.springer.com/article/10.1007/BF00196791</w:t>
        </w:r>
      </w:hyperlink>
      <w:r w:rsidRPr="008E399B">
        <w:rPr>
          <w:rFonts w:ascii="Times New Roman" w:hAnsi="Times New Roman" w:cs="Times New Roman"/>
          <w:lang w:val="fr-FR"/>
        </w:rPr>
        <w:t>. [Consulté le : 17-sept-2024].</w:t>
      </w:r>
      <w:bookmarkEnd w:id="76"/>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7" w:name="_Ref185778036"/>
      <w:r w:rsidRPr="008E399B">
        <w:rPr>
          <w:rFonts w:ascii="Times New Roman" w:hAnsi="Times New Roman" w:cs="Times New Roman"/>
        </w:rPr>
        <w:t>Dave Bayer, Stuart Haber et W. Scott Stornetta, “</w:t>
      </w:r>
      <w:r w:rsidRPr="008E399B">
        <w:rPr>
          <w:rFonts w:ascii="Times New Roman" w:hAnsi="Times New Roman" w:cs="Times New Roman"/>
          <w:i/>
        </w:rPr>
        <w:t>Improving the Efficiency and Reliability of Digital Time-Stamping</w:t>
      </w:r>
      <w:r w:rsidRPr="008E399B">
        <w:rPr>
          <w:rFonts w:ascii="Times New Roman" w:hAnsi="Times New Roman" w:cs="Times New Roman"/>
        </w:rPr>
        <w:t xml:space="preserve">”, </w:t>
      </w:r>
      <w:r w:rsidRPr="008E399B">
        <w:rPr>
          <w:rFonts w:ascii="Times New Roman" w:hAnsi="Times New Roman" w:cs="Times New Roman"/>
          <w:i/>
        </w:rPr>
        <w:t>1992</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8" w:history="1">
        <w:r w:rsidRPr="008E399B">
          <w:rPr>
            <w:rFonts w:ascii="Times New Roman" w:hAnsi="Times New Roman" w:cs="Times New Roman"/>
            <w:color w:val="0000FF"/>
            <w:u w:val="single"/>
            <w:lang w:val="fr-FR"/>
          </w:rPr>
          <w:t>https://link.springer.com/chapter/10.1007/978-1-4613-9323-8_24</w:t>
        </w:r>
      </w:hyperlink>
      <w:r w:rsidRPr="008E399B">
        <w:rPr>
          <w:rFonts w:ascii="Times New Roman" w:hAnsi="Times New Roman" w:cs="Times New Roman"/>
          <w:lang w:val="fr-FR"/>
        </w:rPr>
        <w:t>.</w:t>
      </w:r>
      <w:r w:rsidRPr="008E399B">
        <w:rPr>
          <w:rFonts w:ascii="Times New Roman" w:hAnsi="Times New Roman" w:cs="Times New Roman"/>
          <w:i/>
          <w:lang w:val="fr-FR"/>
        </w:rPr>
        <w:t xml:space="preserve"> </w:t>
      </w:r>
      <w:r w:rsidRPr="008E399B">
        <w:rPr>
          <w:rFonts w:ascii="Times New Roman" w:hAnsi="Times New Roman" w:cs="Times New Roman"/>
          <w:lang w:val="fr-FR"/>
        </w:rPr>
        <w:t>[Consulté le : 17-sept-2024].</w:t>
      </w:r>
      <w:bookmarkEnd w:id="77"/>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8" w:name="_Ref185778067"/>
      <w:r w:rsidRPr="008E399B">
        <w:rPr>
          <w:rFonts w:ascii="Times New Roman" w:hAnsi="Times New Roman" w:cs="Times New Roman"/>
          <w:lang w:val="fr-FR"/>
        </w:rPr>
        <w:t>Le Monde.fr, “</w:t>
      </w:r>
      <w:r w:rsidRPr="008E399B">
        <w:rPr>
          <w:rFonts w:ascii="Times New Roman" w:hAnsi="Times New Roman" w:cs="Times New Roman"/>
          <w:i/>
          <w:color w:val="202122"/>
          <w:shd w:val="clear" w:color="auto" w:fill="FFFFFF"/>
          <w:lang w:val="fr-FR"/>
        </w:rPr>
        <w:t>La première blockchain de l’histoire date de 1995, et elle est imprimée sur papier</w:t>
      </w:r>
      <w:r w:rsidRPr="008E399B">
        <w:rPr>
          <w:rFonts w:ascii="Times New Roman" w:hAnsi="Times New Roman" w:cs="Times New Roman"/>
          <w:lang w:val="fr-FR"/>
        </w:rPr>
        <w:t>”</w:t>
      </w:r>
      <w:r w:rsidRPr="008E399B">
        <w:rPr>
          <w:rFonts w:ascii="Times New Roman" w:hAnsi="Times New Roman" w:cs="Times New Roman"/>
          <w:i/>
          <w:lang w:val="fr-FR"/>
        </w:rPr>
        <w:t>, 1</w:t>
      </w:r>
      <w:r w:rsidRPr="008E399B">
        <w:rPr>
          <w:rFonts w:ascii="Times New Roman" w:hAnsi="Times New Roman" w:cs="Times New Roman"/>
          <w:i/>
          <w:vertAlign w:val="superscript"/>
          <w:lang w:val="fr-FR"/>
        </w:rPr>
        <w:t>er</w:t>
      </w:r>
      <w:r w:rsidRPr="008E399B">
        <w:rPr>
          <w:rFonts w:ascii="Times New Roman" w:hAnsi="Times New Roman" w:cs="Times New Roman"/>
          <w:i/>
          <w:lang w:val="fr-FR"/>
        </w:rPr>
        <w:t xml:space="preserve"> sept.2018. </w:t>
      </w:r>
      <w:r w:rsidRPr="008E399B">
        <w:rPr>
          <w:rFonts w:ascii="Times New Roman" w:hAnsi="Times New Roman" w:cs="Times New Roman"/>
          <w:lang w:val="fr-FR"/>
        </w:rPr>
        <w:t xml:space="preserve">Disponible sur </w:t>
      </w:r>
      <w:hyperlink r:id="rId19" w:anchor="federation=archive.wikiwix.com&amp;tab=url" w:history="1">
        <w:r w:rsidRPr="008E399B">
          <w:rPr>
            <w:rFonts w:ascii="Times New Roman" w:hAnsi="Times New Roman" w:cs="Times New Roman"/>
            <w:color w:val="0000FF"/>
            <w:u w:val="single"/>
            <w:lang w:val="fr-FR"/>
          </w:rPr>
          <w:t>https://archive.wikiwix.com/cache/index2.php?url=https%3A%2F%2Fwww.lemonde.fr%2Fbig-browser%2Farticle%2F2018%2F09%2F01%2Fla-premiere-blockchain-de-l-histoire-date-de-1995-et-elle-est-imprimee-sur-papier_5349082_4832693.html#federation=archive.wikiwix.com&amp;tab=url</w:t>
        </w:r>
      </w:hyperlink>
      <w:r w:rsidRPr="008E399B">
        <w:rPr>
          <w:rFonts w:ascii="Times New Roman" w:hAnsi="Times New Roman" w:cs="Times New Roman"/>
          <w:lang w:val="fr-FR"/>
        </w:rPr>
        <w:t>. [Consulté le : 17-sept-2024].</w:t>
      </w:r>
      <w:bookmarkEnd w:id="78"/>
    </w:p>
    <w:p w:rsidR="008E399B" w:rsidRPr="008E399B" w:rsidRDefault="008E399B" w:rsidP="008E399B">
      <w:pPr>
        <w:numPr>
          <w:ilvl w:val="0"/>
          <w:numId w:val="6"/>
        </w:numPr>
        <w:spacing w:after="120"/>
        <w:contextualSpacing/>
        <w:rPr>
          <w:rFonts w:ascii="Times New Roman" w:hAnsi="Times New Roman" w:cs="Times New Roman"/>
          <w:lang w:val="fr-FR"/>
        </w:rPr>
      </w:pPr>
      <w:bookmarkStart w:id="79" w:name="_Ref185778176"/>
      <w:r w:rsidRPr="008E399B">
        <w:rPr>
          <w:rFonts w:ascii="Times New Roman" w:hAnsi="Times New Roman" w:cs="Times New Roman"/>
        </w:rPr>
        <w:t>Ramesh Subramanian et Theo Chino, “</w:t>
      </w:r>
      <w:r w:rsidRPr="008E399B">
        <w:rPr>
          <w:rFonts w:ascii="Times New Roman" w:hAnsi="Times New Roman" w:cs="Times New Roman"/>
          <w:i/>
        </w:rPr>
        <w:t>The State of Cryptocurrencies, Their Issues and Policy Interactions</w:t>
      </w:r>
      <w:r w:rsidRPr="008E399B">
        <w:rPr>
          <w:rFonts w:ascii="Times New Roman" w:hAnsi="Times New Roman" w:cs="Times New Roman"/>
        </w:rPr>
        <w:t xml:space="preserve">”, Journal of International Technology and Information Management: Vol. 24: N°3, Article 2, </w:t>
      </w:r>
      <w:r w:rsidRPr="008E399B">
        <w:rPr>
          <w:rFonts w:ascii="Times New Roman" w:hAnsi="Times New Roman" w:cs="Times New Roman"/>
          <w:i/>
        </w:rPr>
        <w:t>2015</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0" w:history="1">
        <w:r w:rsidRPr="008E399B">
          <w:rPr>
            <w:rFonts w:ascii="Times New Roman" w:hAnsi="Times New Roman" w:cs="Times New Roman"/>
            <w:color w:val="0000FF"/>
            <w:u w:val="single"/>
            <w:lang w:val="fr-FR"/>
          </w:rPr>
          <w:t>https://scholarworks.lib.csusb.edu/jitim/vol24/iss3/2/</w:t>
        </w:r>
      </w:hyperlink>
      <w:r w:rsidRPr="008E399B">
        <w:rPr>
          <w:rFonts w:ascii="Times New Roman" w:hAnsi="Times New Roman" w:cs="Times New Roman"/>
          <w:lang w:val="fr-FR"/>
        </w:rPr>
        <w:t>. [Consulté le : 18-sept-2024].</w:t>
      </w:r>
      <w:bookmarkEnd w:id="79"/>
    </w:p>
    <w:p w:rsidR="008E399B" w:rsidRPr="008E399B" w:rsidRDefault="008E399B" w:rsidP="008E399B">
      <w:pPr>
        <w:numPr>
          <w:ilvl w:val="0"/>
          <w:numId w:val="6"/>
        </w:numPr>
        <w:spacing w:after="120"/>
        <w:contextualSpacing/>
        <w:rPr>
          <w:rFonts w:ascii="Times New Roman" w:hAnsi="Times New Roman" w:cs="Times New Roman"/>
          <w:lang w:val="fr-FR"/>
        </w:rPr>
      </w:pPr>
      <w:bookmarkStart w:id="80" w:name="_Ref185778196"/>
      <w:r w:rsidRPr="008E399B">
        <w:rPr>
          <w:rFonts w:ascii="Times New Roman" w:hAnsi="Times New Roman" w:cs="Times New Roman"/>
          <w:shd w:val="clear" w:color="auto" w:fill="FFFFFF"/>
        </w:rPr>
        <w:t>Satoshi</w:t>
      </w:r>
      <w:r w:rsidRPr="008E399B">
        <w:rPr>
          <w:rFonts w:ascii="Times New Roman" w:hAnsi="Times New Roman" w:cs="Times New Roman"/>
        </w:rPr>
        <w:t xml:space="preserve"> </w:t>
      </w:r>
      <w:proofErr w:type="spellStart"/>
      <w:r w:rsidRPr="008E399B">
        <w:rPr>
          <w:rFonts w:ascii="Times New Roman" w:hAnsi="Times New Roman" w:cs="Times New Roman"/>
        </w:rPr>
        <w:t>Nakamoto</w:t>
      </w:r>
      <w:proofErr w:type="spellEnd"/>
      <w:r w:rsidRPr="008E399B">
        <w:rPr>
          <w:rFonts w:ascii="Times New Roman" w:hAnsi="Times New Roman" w:cs="Times New Roman"/>
        </w:rPr>
        <w:t xml:space="preserve">, “Bitcoin: A Peer-to-Peer Electronic Cash System”, p. 9. </w:t>
      </w:r>
      <w:r w:rsidRPr="008E399B">
        <w:rPr>
          <w:rFonts w:ascii="Times New Roman" w:hAnsi="Times New Roman" w:cs="Times New Roman"/>
          <w:lang w:val="fr-FR"/>
        </w:rPr>
        <w:t xml:space="preserve">Disponible  sur </w:t>
      </w:r>
      <w:hyperlink r:id="rId21" w:history="1">
        <w:r w:rsidRPr="008E399B">
          <w:rPr>
            <w:rFonts w:ascii="Times New Roman" w:hAnsi="Times New Roman" w:cs="Times New Roman"/>
            <w:color w:val="0000FF"/>
            <w:u w:val="single"/>
            <w:lang w:val="fr-FR"/>
          </w:rPr>
          <w:t>https://bitcoin.org/bitcoin.pdf</w:t>
        </w:r>
      </w:hyperlink>
      <w:r w:rsidRPr="008E399B">
        <w:rPr>
          <w:rFonts w:ascii="Times New Roman" w:hAnsi="Times New Roman" w:cs="Times New Roman"/>
          <w:lang w:val="fr-FR"/>
        </w:rPr>
        <w:t>. [Consulté le : 19-sept-2024].</w:t>
      </w:r>
      <w:bookmarkEnd w:id="80"/>
    </w:p>
    <w:p w:rsidR="008E399B" w:rsidRPr="008E399B" w:rsidRDefault="008E399B" w:rsidP="008E399B">
      <w:pPr>
        <w:numPr>
          <w:ilvl w:val="0"/>
          <w:numId w:val="6"/>
        </w:numPr>
        <w:spacing w:after="120"/>
        <w:contextualSpacing/>
        <w:rPr>
          <w:rFonts w:ascii="Times New Roman" w:hAnsi="Times New Roman" w:cs="Times New Roman"/>
          <w:lang w:val="fr-FR"/>
        </w:rPr>
      </w:pPr>
      <w:bookmarkStart w:id="81" w:name="_Ref185544247"/>
      <w:r w:rsidRPr="008E399B">
        <w:rPr>
          <w:rFonts w:ascii="Times New Roman" w:hAnsi="Times New Roman" w:cs="Times New Roman"/>
          <w:lang w:val="fr-FR"/>
        </w:rPr>
        <w:t>Wikipédia, “</w:t>
      </w:r>
      <w:r w:rsidRPr="008E399B">
        <w:rPr>
          <w:rFonts w:ascii="Times New Roman" w:hAnsi="Times New Roman" w:cs="Times New Roman"/>
          <w:i/>
          <w:lang w:val="fr-FR"/>
        </w:rPr>
        <w:t>Blockchain</w:t>
      </w:r>
      <w:r w:rsidRPr="008E399B">
        <w:rPr>
          <w:rFonts w:ascii="Times New Roman" w:hAnsi="Times New Roman" w:cs="Times New Roman"/>
          <w:lang w:val="fr-FR"/>
        </w:rPr>
        <w:t>”</w:t>
      </w:r>
      <w:r w:rsidRPr="008E399B">
        <w:rPr>
          <w:rFonts w:ascii="Times New Roman" w:hAnsi="Times New Roman" w:cs="Times New Roman"/>
          <w:i/>
          <w:lang w:val="fr-FR"/>
        </w:rPr>
        <w:t>, 22 août 2024</w:t>
      </w:r>
      <w:r w:rsidRPr="008E399B">
        <w:rPr>
          <w:rFonts w:ascii="Times New Roman" w:hAnsi="Times New Roman" w:cs="Times New Roman"/>
          <w:lang w:val="fr-FR"/>
        </w:rPr>
        <w:t xml:space="preserve">. Disponible sur </w:t>
      </w:r>
      <w:hyperlink r:id="rId22" w:anchor="Histoire" w:history="1">
        <w:r w:rsidRPr="008E399B">
          <w:rPr>
            <w:rFonts w:ascii="Times New Roman" w:hAnsi="Times New Roman" w:cs="Times New Roman"/>
            <w:color w:val="0000FF"/>
            <w:u w:val="single"/>
            <w:lang w:val="fr-FR"/>
          </w:rPr>
          <w:t>https://fr.wikipedia.org/wiki/Blockchain#Histoire</w:t>
        </w:r>
      </w:hyperlink>
      <w:r w:rsidRPr="008E399B">
        <w:rPr>
          <w:rFonts w:ascii="Times New Roman" w:hAnsi="Times New Roman" w:cs="Times New Roman"/>
          <w:lang w:val="fr-FR"/>
        </w:rPr>
        <w:t>. [Consulté le : 19-sept-2024].</w:t>
      </w:r>
      <w:bookmarkEnd w:id="81"/>
    </w:p>
    <w:p w:rsidR="008E399B" w:rsidRPr="008E399B" w:rsidRDefault="008E399B" w:rsidP="008E399B">
      <w:pPr>
        <w:numPr>
          <w:ilvl w:val="0"/>
          <w:numId w:val="6"/>
        </w:numPr>
        <w:spacing w:after="120"/>
        <w:contextualSpacing/>
        <w:rPr>
          <w:rFonts w:ascii="Times New Roman" w:hAnsi="Times New Roman" w:cs="Times New Roman"/>
          <w:lang w:val="fr-FR"/>
        </w:rPr>
      </w:pPr>
      <w:bookmarkStart w:id="82" w:name="_Ref185779268"/>
      <w:r w:rsidRPr="008E399B">
        <w:rPr>
          <w:rFonts w:ascii="Times New Roman" w:hAnsi="Times New Roman" w:cs="Times New Roman"/>
        </w:rPr>
        <w:t>Imran Bashir, “</w:t>
      </w:r>
      <w:r w:rsidRPr="008E399B">
        <w:rPr>
          <w:rFonts w:ascii="Times New Roman" w:hAnsi="Times New Roman" w:cs="Times New Roman"/>
          <w:i/>
        </w:rPr>
        <w:t>Mastering Blockchain</w:t>
      </w:r>
      <w:r w:rsidRPr="008E399B">
        <w:rPr>
          <w:rFonts w:ascii="Times New Roman" w:hAnsi="Times New Roman" w:cs="Times New Roman"/>
        </w:rPr>
        <w:t xml:space="preserve">”, </w:t>
      </w:r>
      <w:r w:rsidRPr="008E399B">
        <w:rPr>
          <w:rFonts w:ascii="Times New Roman" w:hAnsi="Times New Roman" w:cs="Times New Roman"/>
          <w:i/>
        </w:rPr>
        <w:t>mars 2017</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3" w:anchor="v=onepage&amp;q=blockchain&amp;f=false" w:history="1">
        <w:r w:rsidRPr="008E399B">
          <w:rPr>
            <w:rFonts w:ascii="Times New Roman" w:hAnsi="Times New Roman" w:cs="Times New Roman"/>
            <w:color w:val="0000FF"/>
            <w:u w:val="single"/>
            <w:lang w:val="fr-FR"/>
          </w:rPr>
          <w:t>https://books.google.bf/books?hl=fr&amp;lr&amp;id=urkrDwAAQBAJ&amp;oi=fnd&amp;pg=PP1&amp;dq=blockchain&amp;ots=Ixal3edv1P&amp;sig=Wvsy1GIGQmEXu1191tT78WpzlP8&amp;redir_esc=y&amp;pli=1#v=onepage&amp;q=blockchain&amp;f=false</w:t>
        </w:r>
      </w:hyperlink>
      <w:r w:rsidRPr="008E399B">
        <w:rPr>
          <w:rFonts w:ascii="Times New Roman" w:hAnsi="Times New Roman" w:cs="Times New Roman"/>
          <w:lang w:val="fr-FR"/>
        </w:rPr>
        <w:t>. [Consulté le : 28-sept-2024].</w:t>
      </w:r>
      <w:bookmarkEnd w:id="82"/>
    </w:p>
    <w:p w:rsidR="008E399B" w:rsidRPr="008E399B" w:rsidRDefault="008E399B" w:rsidP="008E399B">
      <w:pPr>
        <w:numPr>
          <w:ilvl w:val="0"/>
          <w:numId w:val="6"/>
        </w:numPr>
        <w:spacing w:after="120"/>
        <w:contextualSpacing/>
        <w:rPr>
          <w:rFonts w:ascii="Times New Roman" w:hAnsi="Times New Roman" w:cs="Times New Roman"/>
          <w:lang w:val="fr-FR"/>
        </w:rPr>
      </w:pPr>
      <w:bookmarkStart w:id="83" w:name="_Ref185779764"/>
      <w:r w:rsidRPr="008E399B">
        <w:rPr>
          <w:rFonts w:ascii="Times New Roman" w:hAnsi="Times New Roman" w:cs="Times New Roman"/>
          <w:lang w:val="fr-FR"/>
        </w:rPr>
        <w:t>Cryptoast.fr, “</w:t>
      </w:r>
      <w:r w:rsidRPr="008E399B">
        <w:rPr>
          <w:rFonts w:ascii="Times New Roman" w:hAnsi="Times New Roman" w:cs="Times New Roman"/>
          <w:i/>
          <w:lang w:val="fr-FR"/>
        </w:rPr>
        <w:t>Blockchain publique et blockchain privée : quelles différences ?</w:t>
      </w:r>
      <w:r w:rsidRPr="008E399B">
        <w:rPr>
          <w:rFonts w:ascii="Times New Roman" w:hAnsi="Times New Roman" w:cs="Times New Roman"/>
          <w:lang w:val="fr-FR"/>
        </w:rPr>
        <w:t xml:space="preserve"> ”, </w:t>
      </w:r>
      <w:r w:rsidRPr="008E399B">
        <w:rPr>
          <w:rFonts w:ascii="Times New Roman" w:hAnsi="Times New Roman" w:cs="Times New Roman"/>
          <w:i/>
          <w:lang w:val="fr-FR"/>
        </w:rPr>
        <w:t>juin 2023</w:t>
      </w:r>
      <w:r w:rsidRPr="008E399B">
        <w:rPr>
          <w:rFonts w:ascii="Times New Roman" w:hAnsi="Times New Roman" w:cs="Times New Roman"/>
          <w:lang w:val="fr-FR"/>
        </w:rPr>
        <w:t xml:space="preserve">. Disponible  sur </w:t>
      </w:r>
      <w:hyperlink r:id="rId24" w:history="1">
        <w:r w:rsidRPr="008E399B">
          <w:rPr>
            <w:rFonts w:ascii="Times New Roman" w:hAnsi="Times New Roman" w:cs="Times New Roman"/>
            <w:color w:val="0000FF"/>
            <w:u w:val="single"/>
            <w:lang w:val="fr-FR"/>
          </w:rPr>
          <w:t>https://cryptoast.fr/differences-blockchain-publique-blockchain-privee/</w:t>
        </w:r>
      </w:hyperlink>
      <w:r w:rsidRPr="008E399B">
        <w:rPr>
          <w:rFonts w:ascii="Times New Roman" w:hAnsi="Times New Roman" w:cs="Times New Roman"/>
          <w:lang w:val="fr-FR"/>
        </w:rPr>
        <w:t>. [Consulté le : 29-sept-2024].</w:t>
      </w:r>
      <w:bookmarkEnd w:id="83"/>
    </w:p>
    <w:p w:rsidR="008E399B" w:rsidRPr="008E399B" w:rsidRDefault="008E399B" w:rsidP="008E399B">
      <w:pPr>
        <w:numPr>
          <w:ilvl w:val="0"/>
          <w:numId w:val="6"/>
        </w:numPr>
        <w:spacing w:after="120"/>
        <w:contextualSpacing/>
        <w:rPr>
          <w:rFonts w:ascii="Times New Roman" w:hAnsi="Times New Roman" w:cs="Times New Roman"/>
          <w:lang w:val="fr-FR"/>
        </w:rPr>
      </w:pPr>
      <w:bookmarkStart w:id="84" w:name="_Ref185780275"/>
      <w:r w:rsidRPr="008E399B">
        <w:rPr>
          <w:rFonts w:ascii="Times New Roman" w:hAnsi="Times New Roman" w:cs="Times New Roman"/>
        </w:rPr>
        <w:t>101Blockchains, “</w:t>
      </w:r>
      <w:r w:rsidRPr="008E399B">
        <w:rPr>
          <w:rFonts w:ascii="Times New Roman" w:hAnsi="Times New Roman" w:cs="Times New Roman"/>
          <w:i/>
        </w:rPr>
        <w:t>Blockchain Consortium: Top 20 Consortia You Should Check Out</w:t>
      </w:r>
      <w:r w:rsidRPr="008E399B">
        <w:rPr>
          <w:rFonts w:ascii="Times New Roman" w:hAnsi="Times New Roman" w:cs="Times New Roman"/>
        </w:rPr>
        <w:t xml:space="preserve">”, </w:t>
      </w:r>
      <w:proofErr w:type="spellStart"/>
      <w:r w:rsidRPr="008E399B">
        <w:rPr>
          <w:rFonts w:ascii="Times New Roman" w:hAnsi="Times New Roman" w:cs="Times New Roman"/>
          <w:i/>
        </w:rPr>
        <w:t>février</w:t>
      </w:r>
      <w:proofErr w:type="spellEnd"/>
      <w:r w:rsidRPr="008E399B">
        <w:rPr>
          <w:rFonts w:ascii="Times New Roman" w:hAnsi="Times New Roman" w:cs="Times New Roman"/>
          <w:i/>
        </w:rPr>
        <w:t xml:space="preserve"> 2021</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5" w:history="1">
        <w:r w:rsidRPr="008E399B">
          <w:rPr>
            <w:rFonts w:ascii="Times New Roman" w:hAnsi="Times New Roman" w:cs="Times New Roman"/>
            <w:color w:val="0000FF"/>
            <w:u w:val="single"/>
            <w:lang w:val="fr-FR"/>
          </w:rPr>
          <w:t>https://101blockchains.com/blockchain-consortium/</w:t>
        </w:r>
      </w:hyperlink>
      <w:r w:rsidRPr="008E399B">
        <w:rPr>
          <w:rFonts w:ascii="Times New Roman" w:hAnsi="Times New Roman" w:cs="Times New Roman"/>
          <w:lang w:val="fr-FR"/>
        </w:rPr>
        <w:t>. [Consulté le : 02-oct-2024].</w:t>
      </w:r>
      <w:bookmarkEnd w:id="84"/>
    </w:p>
    <w:p w:rsidR="008E399B" w:rsidRPr="008E399B" w:rsidRDefault="008E399B" w:rsidP="008E399B">
      <w:pPr>
        <w:numPr>
          <w:ilvl w:val="0"/>
          <w:numId w:val="6"/>
        </w:numPr>
        <w:spacing w:after="120"/>
        <w:contextualSpacing/>
        <w:rPr>
          <w:rFonts w:ascii="Times New Roman" w:hAnsi="Times New Roman" w:cs="Times New Roman"/>
          <w:lang w:val="fr-FR"/>
        </w:rPr>
      </w:pPr>
      <w:bookmarkStart w:id="85" w:name="_Ref185785010"/>
      <w:r w:rsidRPr="008E399B">
        <w:rPr>
          <w:rFonts w:ascii="Times New Roman" w:hAnsi="Times New Roman" w:cs="Times New Roman"/>
        </w:rPr>
        <w:t>Adam Back et al., “</w:t>
      </w:r>
      <w:r w:rsidRPr="008E399B">
        <w:rPr>
          <w:rFonts w:ascii="Times New Roman" w:hAnsi="Times New Roman" w:cs="Times New Roman"/>
          <w:i/>
        </w:rPr>
        <w:t>Enabling Blockchain Innovations with Pegged Sidechains</w:t>
      </w:r>
      <w:r w:rsidRPr="008E399B">
        <w:rPr>
          <w:rFonts w:ascii="Times New Roman" w:hAnsi="Times New Roman" w:cs="Times New Roman"/>
        </w:rPr>
        <w:t xml:space="preserve">”, </w:t>
      </w:r>
      <w:proofErr w:type="spellStart"/>
      <w:r w:rsidRPr="008E399B">
        <w:rPr>
          <w:rFonts w:ascii="Times New Roman" w:hAnsi="Times New Roman" w:cs="Times New Roman"/>
          <w:i/>
        </w:rPr>
        <w:t>octobre</w:t>
      </w:r>
      <w:proofErr w:type="spellEnd"/>
      <w:r w:rsidRPr="008E399B">
        <w:rPr>
          <w:rFonts w:ascii="Times New Roman" w:hAnsi="Times New Roman" w:cs="Times New Roman"/>
          <w:i/>
        </w:rPr>
        <w:t xml:space="preserve"> 2014, 25 pages</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6" w:history="1">
        <w:r w:rsidRPr="008E399B">
          <w:rPr>
            <w:rFonts w:ascii="Times New Roman" w:hAnsi="Times New Roman" w:cs="Times New Roman"/>
            <w:color w:val="0000FF"/>
            <w:u w:val="single"/>
            <w:lang w:val="fr-FR"/>
          </w:rPr>
          <w:t>https://blockstream.com/sidechains.pdf</w:t>
        </w:r>
      </w:hyperlink>
      <w:r w:rsidRPr="008E399B">
        <w:rPr>
          <w:rFonts w:ascii="Times New Roman" w:hAnsi="Times New Roman" w:cs="Times New Roman"/>
          <w:lang w:val="fr-FR"/>
        </w:rPr>
        <w:t>. [Consulté le : 02-oct-2024].</w:t>
      </w:r>
      <w:bookmarkEnd w:id="85"/>
    </w:p>
    <w:p w:rsidR="008E399B" w:rsidRPr="008E399B" w:rsidRDefault="008E399B" w:rsidP="008E399B">
      <w:pPr>
        <w:numPr>
          <w:ilvl w:val="0"/>
          <w:numId w:val="6"/>
        </w:numPr>
        <w:spacing w:after="120"/>
        <w:contextualSpacing/>
        <w:rPr>
          <w:rFonts w:ascii="Times New Roman" w:hAnsi="Times New Roman" w:cs="Times New Roman"/>
          <w:lang w:val="fr-FR"/>
        </w:rPr>
      </w:pPr>
      <w:bookmarkStart w:id="86" w:name="_Ref185786426"/>
      <w:r w:rsidRPr="008E399B">
        <w:rPr>
          <w:rFonts w:ascii="Times New Roman" w:hAnsi="Times New Roman" w:cs="Times New Roman"/>
          <w:lang w:val="fr-FR"/>
        </w:rPr>
        <w:t>W3R.ONE MAGAZINE, “</w:t>
      </w:r>
      <w:r w:rsidRPr="008E399B">
        <w:rPr>
          <w:rFonts w:ascii="Times New Roman" w:hAnsi="Times New Roman" w:cs="Times New Roman"/>
          <w:i/>
          <w:lang w:val="fr-FR"/>
        </w:rPr>
        <w:t>Éléments Fondamentaux d'un Bloc dans la Blockchain</w:t>
      </w:r>
      <w:r w:rsidRPr="008E399B">
        <w:rPr>
          <w:rFonts w:ascii="Times New Roman" w:hAnsi="Times New Roman" w:cs="Times New Roman"/>
          <w:lang w:val="fr-FR"/>
        </w:rPr>
        <w:t>”</w:t>
      </w:r>
      <w:r w:rsidRPr="008E399B">
        <w:rPr>
          <w:rFonts w:ascii="Times New Roman" w:hAnsi="Times New Roman" w:cs="Times New Roman"/>
          <w:i/>
          <w:lang w:val="fr-FR"/>
        </w:rPr>
        <w:t>, 09 février 2024</w:t>
      </w:r>
      <w:r w:rsidRPr="008E399B">
        <w:rPr>
          <w:rFonts w:ascii="Times New Roman" w:hAnsi="Times New Roman" w:cs="Times New Roman"/>
          <w:lang w:val="fr-FR"/>
        </w:rPr>
        <w:t xml:space="preserve">. Disponible sur </w:t>
      </w:r>
      <w:hyperlink r:id="rId27" w:history="1">
        <w:r w:rsidRPr="008E399B">
          <w:rPr>
            <w:rFonts w:ascii="Times New Roman" w:hAnsi="Times New Roman" w:cs="Times New Roman"/>
            <w:color w:val="0000FF"/>
            <w:u w:val="single"/>
            <w:lang w:val="fr-FR"/>
          </w:rPr>
          <w:t>https://w3r.one/fr/blog/blockchain-web3/architecture-blockchain/conception-de-blocs/elements-fondamentaux-bloc-blockchain</w:t>
        </w:r>
      </w:hyperlink>
      <w:r w:rsidRPr="008E399B">
        <w:rPr>
          <w:rFonts w:ascii="Times New Roman" w:hAnsi="Times New Roman" w:cs="Times New Roman"/>
          <w:lang w:val="fr-FR"/>
        </w:rPr>
        <w:t>. [Consulté le : 21-oct-2024].</w:t>
      </w:r>
      <w:bookmarkEnd w:id="86"/>
    </w:p>
    <w:p w:rsidR="008E399B" w:rsidRPr="008E399B" w:rsidRDefault="008E399B" w:rsidP="008E399B">
      <w:pPr>
        <w:numPr>
          <w:ilvl w:val="0"/>
          <w:numId w:val="6"/>
        </w:numPr>
        <w:spacing w:after="120"/>
        <w:contextualSpacing/>
        <w:rPr>
          <w:rFonts w:ascii="Times New Roman" w:hAnsi="Times New Roman" w:cs="Times New Roman"/>
          <w:lang w:val="fr-FR"/>
        </w:rPr>
      </w:pPr>
      <w:bookmarkStart w:id="87" w:name="_Ref185804061"/>
      <w:r w:rsidRPr="008E399B">
        <w:rPr>
          <w:rFonts w:ascii="Times New Roman" w:hAnsi="Times New Roman" w:cs="Times New Roman"/>
          <w:lang w:val="fr-FR"/>
        </w:rPr>
        <w:t xml:space="preserve">Oussama </w:t>
      </w:r>
      <w:proofErr w:type="spellStart"/>
      <w:r w:rsidRPr="008E399B">
        <w:rPr>
          <w:rFonts w:ascii="Times New Roman" w:hAnsi="Times New Roman" w:cs="Times New Roman"/>
          <w:lang w:val="fr-FR"/>
        </w:rPr>
        <w:t>Abderraouf</w:t>
      </w:r>
      <w:proofErr w:type="spellEnd"/>
      <w:r w:rsidRPr="008E399B">
        <w:rPr>
          <w:rFonts w:ascii="Times New Roman" w:hAnsi="Times New Roman" w:cs="Times New Roman"/>
          <w:lang w:val="fr-FR"/>
        </w:rPr>
        <w:t xml:space="preserve"> </w:t>
      </w:r>
      <w:proofErr w:type="spellStart"/>
      <w:r w:rsidRPr="008E399B">
        <w:rPr>
          <w:rFonts w:ascii="Times New Roman" w:hAnsi="Times New Roman" w:cs="Times New Roman"/>
          <w:lang w:val="fr-FR"/>
        </w:rPr>
        <w:t>Ayadi</w:t>
      </w:r>
      <w:proofErr w:type="spellEnd"/>
      <w:r w:rsidRPr="008E399B">
        <w:rPr>
          <w:rFonts w:ascii="Times New Roman" w:hAnsi="Times New Roman" w:cs="Times New Roman"/>
          <w:lang w:val="fr-FR"/>
        </w:rPr>
        <w:t>, “</w:t>
      </w:r>
      <w:r w:rsidRPr="008E399B">
        <w:rPr>
          <w:rFonts w:ascii="Times New Roman" w:hAnsi="Times New Roman" w:cs="Times New Roman"/>
          <w:i/>
          <w:lang w:val="fr-FR"/>
        </w:rPr>
        <w:t>CHAPITRE III : État de l'art de la Blockchain</w:t>
      </w:r>
      <w:r w:rsidRPr="008E399B">
        <w:rPr>
          <w:rFonts w:ascii="Times New Roman" w:hAnsi="Times New Roman" w:cs="Times New Roman"/>
          <w:lang w:val="fr-FR"/>
        </w:rPr>
        <w:t>”</w:t>
      </w:r>
      <w:r w:rsidRPr="008E399B">
        <w:rPr>
          <w:rFonts w:ascii="Times New Roman" w:hAnsi="Times New Roman" w:cs="Times New Roman"/>
          <w:i/>
          <w:lang w:val="fr-FR"/>
        </w:rPr>
        <w:t>,</w:t>
      </w:r>
      <w:r w:rsidRPr="008E399B">
        <w:rPr>
          <w:rFonts w:ascii="Times New Roman" w:hAnsi="Times New Roman" w:cs="Times New Roman"/>
          <w:lang w:val="fr-FR"/>
        </w:rPr>
        <w:t xml:space="preserve"> </w:t>
      </w:r>
      <w:r w:rsidRPr="008E399B">
        <w:rPr>
          <w:rFonts w:ascii="Times New Roman" w:hAnsi="Times New Roman" w:cs="Times New Roman"/>
          <w:i/>
          <w:lang w:val="fr-FR"/>
        </w:rPr>
        <w:t>juillet 2019, 45 pages</w:t>
      </w:r>
      <w:r w:rsidRPr="008E399B">
        <w:rPr>
          <w:rFonts w:ascii="Times New Roman" w:hAnsi="Times New Roman" w:cs="Times New Roman"/>
          <w:lang w:val="fr-FR"/>
        </w:rPr>
        <w:t xml:space="preserve">. Disponible sur </w:t>
      </w:r>
      <w:hyperlink r:id="rId28" w:history="1">
        <w:r w:rsidRPr="008E399B">
          <w:rPr>
            <w:rFonts w:ascii="Times New Roman" w:hAnsi="Times New Roman" w:cs="Times New Roman"/>
            <w:color w:val="0000FF"/>
            <w:u w:val="single"/>
            <w:lang w:val="fr-FR"/>
          </w:rPr>
          <w:t>https://www.researchgate.net/publication/335174496_CHAPITRE_III_Etat_de_l%27art_de_la_Blockchain</w:t>
        </w:r>
      </w:hyperlink>
      <w:r w:rsidRPr="008E399B">
        <w:rPr>
          <w:rFonts w:ascii="Times New Roman" w:hAnsi="Times New Roman" w:cs="Times New Roman"/>
          <w:lang w:val="fr-FR"/>
        </w:rPr>
        <w:t>. [Consulté le : 21-oct-2024].</w:t>
      </w:r>
      <w:bookmarkEnd w:id="87"/>
    </w:p>
    <w:p w:rsidR="008E399B" w:rsidRPr="008E399B" w:rsidRDefault="008E399B" w:rsidP="008E399B">
      <w:pPr>
        <w:numPr>
          <w:ilvl w:val="0"/>
          <w:numId w:val="6"/>
        </w:numPr>
        <w:spacing w:after="120"/>
        <w:contextualSpacing/>
        <w:rPr>
          <w:rFonts w:ascii="Times New Roman" w:hAnsi="Times New Roman" w:cs="Times New Roman"/>
          <w:lang w:val="fr-FR"/>
        </w:rPr>
      </w:pPr>
      <w:proofErr w:type="spellStart"/>
      <w:r w:rsidRPr="008E399B">
        <w:rPr>
          <w:rFonts w:ascii="Times New Roman" w:hAnsi="Times New Roman" w:cs="Times New Roman"/>
        </w:rPr>
        <w:t>Isyak</w:t>
      </w:r>
      <w:proofErr w:type="spellEnd"/>
      <w:r w:rsidRPr="008E399B">
        <w:rPr>
          <w:rFonts w:ascii="Times New Roman" w:hAnsi="Times New Roman" w:cs="Times New Roman"/>
        </w:rPr>
        <w:t xml:space="preserve"> </w:t>
      </w:r>
      <w:proofErr w:type="spellStart"/>
      <w:r w:rsidRPr="008E399B">
        <w:rPr>
          <w:rFonts w:ascii="Times New Roman" w:hAnsi="Times New Roman" w:cs="Times New Roman"/>
        </w:rPr>
        <w:t>Meirobie</w:t>
      </w:r>
      <w:proofErr w:type="spellEnd"/>
      <w:r w:rsidRPr="008E399B">
        <w:rPr>
          <w:rFonts w:ascii="Times New Roman" w:hAnsi="Times New Roman" w:cs="Times New Roman"/>
        </w:rPr>
        <w:t xml:space="preserve"> et al., “</w:t>
      </w:r>
      <w:r w:rsidRPr="008E399B">
        <w:rPr>
          <w:rFonts w:ascii="Times New Roman" w:hAnsi="Times New Roman" w:cs="Times New Roman"/>
          <w:i/>
        </w:rPr>
        <w:t>Framework Authentication e-document using Blockchain Technology on the Government system</w:t>
      </w:r>
      <w:r w:rsidRPr="008E399B">
        <w:rPr>
          <w:rFonts w:ascii="Times New Roman" w:hAnsi="Times New Roman" w:cs="Times New Roman"/>
        </w:rPr>
        <w:t xml:space="preserve">”, International Journal of Artificial </w:t>
      </w:r>
      <w:proofErr w:type="spellStart"/>
      <w:r w:rsidRPr="008E399B">
        <w:rPr>
          <w:rFonts w:ascii="Times New Roman" w:hAnsi="Times New Roman" w:cs="Times New Roman"/>
        </w:rPr>
        <w:t>Intelegence</w:t>
      </w:r>
      <w:proofErr w:type="spellEnd"/>
      <w:r w:rsidRPr="008E399B">
        <w:rPr>
          <w:rFonts w:ascii="Times New Roman" w:hAnsi="Times New Roman" w:cs="Times New Roman"/>
        </w:rPr>
        <w:t xml:space="preserve"> Research, Vol 6, N° 2, </w:t>
      </w:r>
      <w:proofErr w:type="spellStart"/>
      <w:r w:rsidRPr="008E399B">
        <w:rPr>
          <w:rFonts w:ascii="Times New Roman" w:hAnsi="Times New Roman" w:cs="Times New Roman"/>
        </w:rPr>
        <w:lastRenderedPageBreak/>
        <w:t>Décembre</w:t>
      </w:r>
      <w:proofErr w:type="spellEnd"/>
      <w:r w:rsidRPr="008E399B">
        <w:rPr>
          <w:rFonts w:ascii="Times New Roman" w:hAnsi="Times New Roman" w:cs="Times New Roman"/>
        </w:rPr>
        <w:t xml:space="preserve"> 2022, 12 pages. </w:t>
      </w:r>
      <w:r w:rsidRPr="008E399B">
        <w:rPr>
          <w:rFonts w:ascii="Times New Roman" w:hAnsi="Times New Roman" w:cs="Times New Roman"/>
          <w:lang w:val="fr-FR"/>
        </w:rPr>
        <w:t xml:space="preserve">Disponible sur </w:t>
      </w:r>
      <w:hyperlink r:id="rId29" w:history="1">
        <w:r w:rsidRPr="008E399B">
          <w:rPr>
            <w:rFonts w:ascii="Times New Roman" w:hAnsi="Times New Roman" w:cs="Times New Roman"/>
            <w:color w:val="0000FF"/>
            <w:u w:val="single"/>
            <w:lang w:val="fr-FR"/>
          </w:rPr>
          <w:t>http://ijair.id/index.php/ijair/article/view/294/pdf</w:t>
        </w:r>
      </w:hyperlink>
      <w:r w:rsidRPr="008E399B">
        <w:rPr>
          <w:rFonts w:ascii="Times New Roman" w:hAnsi="Times New Roman" w:cs="Times New Roman"/>
          <w:lang w:val="fr-FR"/>
        </w:rPr>
        <w:t>. [Consulté le : 31-oct-2024].</w:t>
      </w:r>
    </w:p>
    <w:p w:rsidR="008E399B" w:rsidRPr="001210DC"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O, “</w:t>
      </w:r>
      <w:r w:rsidRPr="008E399B">
        <w:rPr>
          <w:rFonts w:ascii="Times New Roman" w:hAnsi="Times New Roman" w:cs="Times New Roman"/>
          <w:i/>
        </w:rPr>
        <w:t>Standards by ISO/TC 307 Blockchain and distributed le</w:t>
      </w:r>
      <w:r w:rsidRPr="001210DC">
        <w:rPr>
          <w:rFonts w:ascii="Times New Roman" w:hAnsi="Times New Roman" w:cs="Times New Roman"/>
          <w:i/>
        </w:rPr>
        <w:t>dger technologies</w:t>
      </w:r>
      <w:r w:rsidRPr="001210DC">
        <w:rPr>
          <w:rFonts w:ascii="Times New Roman" w:hAnsi="Times New Roman" w:cs="Times New Roman"/>
        </w:rPr>
        <w:t xml:space="preserve">”. </w:t>
      </w:r>
      <w:r w:rsidRPr="001210DC">
        <w:rPr>
          <w:rFonts w:ascii="Times New Roman" w:hAnsi="Times New Roman" w:cs="Times New Roman"/>
          <w:lang w:val="fr-FR"/>
        </w:rPr>
        <w:t xml:space="preserve">Disponible sur </w:t>
      </w:r>
      <w:hyperlink r:id="rId30" w:history="1">
        <w:r w:rsidRPr="001210DC">
          <w:rPr>
            <w:rFonts w:ascii="Times New Roman" w:hAnsi="Times New Roman" w:cs="Times New Roman"/>
            <w:color w:val="0000FF"/>
            <w:u w:val="single"/>
            <w:lang w:val="fr-FR"/>
          </w:rPr>
          <w:t>https://www.iso.org/committee/6266604/x/catalogue/p/1/u/1/w/0/d/0</w:t>
        </w:r>
      </w:hyperlink>
      <w:r w:rsidRPr="001210DC">
        <w:rPr>
          <w:rFonts w:ascii="Times New Roman" w:hAnsi="Times New Roman" w:cs="Times New Roman"/>
          <w:lang w:val="fr-FR"/>
        </w:rPr>
        <w:t>.</w:t>
      </w:r>
    </w:p>
    <w:p w:rsidR="008E399B" w:rsidRPr="001210DC" w:rsidRDefault="008E399B" w:rsidP="008E399B">
      <w:pPr>
        <w:numPr>
          <w:ilvl w:val="0"/>
          <w:numId w:val="6"/>
        </w:numPr>
        <w:spacing w:after="120"/>
        <w:contextualSpacing/>
        <w:rPr>
          <w:rFonts w:ascii="Times New Roman" w:hAnsi="Times New Roman" w:cs="Times New Roman"/>
          <w:lang w:val="fr-FR"/>
        </w:rPr>
      </w:pPr>
      <w:bookmarkStart w:id="88" w:name="_Ref185543988"/>
      <w:r w:rsidRPr="001210DC">
        <w:rPr>
          <w:rFonts w:ascii="Times New Roman" w:hAnsi="Times New Roman" w:cs="Times New Roman"/>
          <w:lang w:val="fr-FR"/>
        </w:rPr>
        <w:t>Larousse, “</w:t>
      </w:r>
      <w:proofErr w:type="spellStart"/>
      <w:r w:rsidRPr="001210DC">
        <w:rPr>
          <w:rFonts w:ascii="Times New Roman" w:hAnsi="Times New Roman" w:cs="Times New Roman"/>
          <w:i/>
          <w:lang w:val="fr-FR"/>
        </w:rPr>
        <w:t>Concensus</w:t>
      </w:r>
      <w:proofErr w:type="spellEnd"/>
      <w:r w:rsidRPr="001210DC">
        <w:rPr>
          <w:rFonts w:ascii="Times New Roman" w:hAnsi="Times New Roman" w:cs="Times New Roman"/>
          <w:lang w:val="fr-FR"/>
        </w:rPr>
        <w:t xml:space="preserve">” sur  </w:t>
      </w:r>
      <w:hyperlink r:id="rId31" w:history="1">
        <w:r w:rsidR="006F2EC6" w:rsidRPr="001210DC">
          <w:rPr>
            <w:rFonts w:ascii="Times New Roman" w:hAnsi="Times New Roman" w:cs="Times New Roman"/>
            <w:color w:val="0000FF"/>
            <w:u w:val="single"/>
            <w:lang w:val="fr-FR"/>
          </w:rPr>
          <w:t>https://www.larousse.fr/dictionnaires/francais/consensus/18357</w:t>
        </w:r>
      </w:hyperlink>
      <w:r w:rsidRPr="001210DC">
        <w:rPr>
          <w:rFonts w:ascii="Times New Roman" w:hAnsi="Times New Roman" w:cs="Times New Roman"/>
          <w:lang w:val="fr-FR"/>
        </w:rPr>
        <w:t>. [Consulté le : 15-sept-2024].</w:t>
      </w:r>
      <w:bookmarkEnd w:id="88"/>
    </w:p>
    <w:p w:rsidR="008E399B" w:rsidRPr="001210DC" w:rsidRDefault="008E399B" w:rsidP="008E399B">
      <w:pPr>
        <w:numPr>
          <w:ilvl w:val="0"/>
          <w:numId w:val="6"/>
        </w:numPr>
        <w:spacing w:after="120"/>
        <w:contextualSpacing/>
        <w:rPr>
          <w:rFonts w:ascii="Times New Roman" w:hAnsi="Times New Roman" w:cs="Times New Roman"/>
          <w:lang w:val="fr-FR"/>
        </w:rPr>
      </w:pPr>
      <w:bookmarkStart w:id="89" w:name="_Ref185544171"/>
      <w:r w:rsidRPr="001210DC">
        <w:rPr>
          <w:rFonts w:ascii="Times New Roman" w:hAnsi="Times New Roman" w:cs="Times New Roman"/>
          <w:lang w:val="fr-FR"/>
        </w:rPr>
        <w:t xml:space="preserve">crypto.com | </w:t>
      </w:r>
      <w:proofErr w:type="spellStart"/>
      <w:r w:rsidRPr="001210DC">
        <w:rPr>
          <w:rFonts w:ascii="Times New Roman" w:hAnsi="Times New Roman" w:cs="Times New Roman"/>
          <w:lang w:val="fr-FR"/>
        </w:rPr>
        <w:t>university</w:t>
      </w:r>
      <w:proofErr w:type="spellEnd"/>
      <w:r w:rsidRPr="001210DC">
        <w:rPr>
          <w:rFonts w:ascii="Times New Roman" w:hAnsi="Times New Roman" w:cs="Times New Roman"/>
          <w:lang w:val="fr-FR"/>
        </w:rPr>
        <w:t>, “</w:t>
      </w:r>
      <w:r w:rsidRPr="001210DC">
        <w:rPr>
          <w:rFonts w:ascii="Times New Roman" w:hAnsi="Times New Roman" w:cs="Times New Roman"/>
          <w:i/>
          <w:lang w:val="fr-FR"/>
        </w:rPr>
        <w:t>Qu’est-ce que le consensus ? Guide du</w:t>
      </w:r>
      <w:r w:rsidRPr="001210DC">
        <w:rPr>
          <w:rFonts w:ascii="Times New Roman" w:hAnsi="Times New Roman" w:cs="Times New Roman"/>
          <w:lang w:val="fr-FR"/>
        </w:rPr>
        <w:t xml:space="preserve"> </w:t>
      </w:r>
      <w:r w:rsidRPr="001210DC">
        <w:rPr>
          <w:rFonts w:ascii="Times New Roman" w:hAnsi="Times New Roman" w:cs="Times New Roman"/>
          <w:i/>
          <w:lang w:val="fr-FR"/>
        </w:rPr>
        <w:t>débutant</w:t>
      </w:r>
      <w:r w:rsidRPr="001210DC">
        <w:rPr>
          <w:rFonts w:ascii="Times New Roman" w:hAnsi="Times New Roman" w:cs="Times New Roman"/>
          <w:lang w:val="fr-FR"/>
        </w:rPr>
        <w:t xml:space="preserve">”. Disponible sur </w:t>
      </w:r>
      <w:hyperlink r:id="rId32" w:history="1">
        <w:r w:rsidRPr="001210DC">
          <w:rPr>
            <w:rFonts w:ascii="Times New Roman" w:hAnsi="Times New Roman" w:cs="Times New Roman"/>
            <w:color w:val="0000FF"/>
            <w:u w:val="single"/>
            <w:lang w:val="fr-FR"/>
          </w:rPr>
          <w:t>https://crypto.com/fr/university/consensus-mechanisms-explained</w:t>
        </w:r>
      </w:hyperlink>
      <w:r w:rsidRPr="001210DC">
        <w:rPr>
          <w:rFonts w:ascii="Times New Roman" w:hAnsi="Times New Roman" w:cs="Times New Roman"/>
          <w:lang w:val="fr-FR"/>
        </w:rPr>
        <w:t>. [Consulté le : 15-sept-2024].</w:t>
      </w:r>
      <w:bookmarkEnd w:id="89"/>
    </w:p>
    <w:p w:rsidR="008E399B" w:rsidRPr="005231CC" w:rsidRDefault="008E399B" w:rsidP="008E399B">
      <w:pPr>
        <w:numPr>
          <w:ilvl w:val="0"/>
          <w:numId w:val="6"/>
        </w:numPr>
        <w:spacing w:after="120"/>
        <w:contextualSpacing/>
        <w:rPr>
          <w:rFonts w:ascii="Times New Roman" w:hAnsi="Times New Roman" w:cs="Times New Roman"/>
          <w:lang w:val="fr-FR"/>
        </w:rPr>
      </w:pPr>
      <w:bookmarkStart w:id="90" w:name="_Ref185544357"/>
      <w:r w:rsidRPr="001210DC">
        <w:rPr>
          <w:rFonts w:ascii="Times New Roman" w:hAnsi="Times New Roman" w:cs="Times New Roman"/>
          <w:lang w:val="fr-FR"/>
        </w:rPr>
        <w:t xml:space="preserve">Bit2Me </w:t>
      </w:r>
      <w:proofErr w:type="spellStart"/>
      <w:r w:rsidRPr="001210DC">
        <w:rPr>
          <w:rFonts w:ascii="Times New Roman" w:hAnsi="Times New Roman" w:cs="Times New Roman"/>
          <w:lang w:val="fr-FR"/>
        </w:rPr>
        <w:t>Academy</w:t>
      </w:r>
      <w:proofErr w:type="spellEnd"/>
      <w:r w:rsidRPr="001210DC">
        <w:rPr>
          <w:rFonts w:ascii="Times New Roman" w:hAnsi="Times New Roman" w:cs="Times New Roman"/>
          <w:lang w:val="fr-FR"/>
        </w:rPr>
        <w:t>, “</w:t>
      </w:r>
      <w:r w:rsidRPr="001210DC">
        <w:rPr>
          <w:rFonts w:ascii="Times New Roman" w:hAnsi="Times New Roman" w:cs="Times New Roman"/>
          <w:i/>
          <w:lang w:val="fr-FR"/>
        </w:rPr>
        <w:t>Qu’est-ce qu’un arbre Merkle ?”,</w:t>
      </w:r>
      <w:r w:rsidRPr="001210DC">
        <w:rPr>
          <w:rFonts w:ascii="Times New Roman" w:hAnsi="Times New Roman" w:cs="Times New Roman"/>
          <w:lang w:val="fr-FR"/>
        </w:rPr>
        <w:t xml:space="preserve"> </w:t>
      </w:r>
      <w:r w:rsidRPr="005231CC">
        <w:rPr>
          <w:rFonts w:ascii="Times New Roman" w:hAnsi="Times New Roman" w:cs="Times New Roman"/>
          <w:lang w:val="fr-FR"/>
        </w:rPr>
        <w:t xml:space="preserve">avril 2023. Disponible sur </w:t>
      </w:r>
      <w:hyperlink r:id="rId33" w:history="1">
        <w:r w:rsidRPr="005231CC">
          <w:rPr>
            <w:rFonts w:ascii="Times New Roman" w:hAnsi="Times New Roman" w:cs="Times New Roman"/>
            <w:color w:val="0000FF"/>
            <w:u w:val="single"/>
            <w:lang w:val="fr-FR"/>
          </w:rPr>
          <w:t>https://academy.bit2me.com/fr/que-es-un-arbol-merkle/</w:t>
        </w:r>
      </w:hyperlink>
      <w:r w:rsidRPr="005231CC">
        <w:rPr>
          <w:rFonts w:ascii="Times New Roman" w:hAnsi="Times New Roman" w:cs="Times New Roman"/>
          <w:lang w:val="fr-FR"/>
        </w:rPr>
        <w:t>. [Consulté le : 18-dec-2024].</w:t>
      </w:r>
      <w:bookmarkEnd w:id="90"/>
    </w:p>
    <w:p w:rsidR="00C35D22" w:rsidRDefault="00C35D22" w:rsidP="008E399B">
      <w:pPr>
        <w:numPr>
          <w:ilvl w:val="0"/>
          <w:numId w:val="6"/>
        </w:numPr>
        <w:spacing w:after="120"/>
        <w:contextualSpacing/>
        <w:rPr>
          <w:rFonts w:ascii="Times New Roman" w:hAnsi="Times New Roman" w:cs="Times New Roman"/>
          <w:lang w:val="fr-FR"/>
        </w:rPr>
      </w:pPr>
      <w:bookmarkStart w:id="91" w:name="_Ref186803235"/>
      <w:r w:rsidRPr="005231CC">
        <w:rPr>
          <w:rFonts w:ascii="Times New Roman" w:hAnsi="Times New Roman" w:cs="Times New Roman"/>
          <w:lang w:val="fr-FR"/>
        </w:rPr>
        <w:t>L’internaute, “</w:t>
      </w:r>
      <w:proofErr w:type="spellStart"/>
      <w:r w:rsidRPr="005231CC">
        <w:rPr>
          <w:rFonts w:ascii="Times New Roman" w:hAnsi="Times New Roman" w:cs="Times New Roman"/>
          <w:i/>
          <w:lang w:val="fr-FR"/>
        </w:rPr>
        <w:t>Concensus</w:t>
      </w:r>
      <w:proofErr w:type="spellEnd"/>
      <w:r w:rsidRPr="005231CC">
        <w:rPr>
          <w:rFonts w:ascii="Times New Roman" w:hAnsi="Times New Roman" w:cs="Times New Roman"/>
          <w:lang w:val="fr-FR"/>
        </w:rPr>
        <w:t xml:space="preserve">”. Disponible sur </w:t>
      </w:r>
      <w:hyperlink r:id="rId34" w:anchor="faq" w:history="1">
        <w:r w:rsidRPr="005231CC">
          <w:rPr>
            <w:rFonts w:ascii="Times New Roman" w:hAnsi="Times New Roman" w:cs="Times New Roman"/>
            <w:color w:val="0000FF"/>
            <w:u w:val="single"/>
            <w:lang w:val="fr-FR"/>
          </w:rPr>
          <w:t>https://www.linternaute.fr/dictionnaire/fr/definition/consensus/#faq</w:t>
        </w:r>
      </w:hyperlink>
      <w:r w:rsidR="00630D57" w:rsidRPr="005231CC">
        <w:rPr>
          <w:rFonts w:ascii="Times New Roman" w:hAnsi="Times New Roman" w:cs="Times New Roman"/>
          <w:lang w:val="fr-FR"/>
        </w:rPr>
        <w:t>.</w:t>
      </w:r>
      <w:r w:rsidRPr="005231CC">
        <w:rPr>
          <w:rFonts w:ascii="Times New Roman" w:hAnsi="Times New Roman" w:cs="Times New Roman"/>
          <w:lang w:val="fr-FR"/>
        </w:rPr>
        <w:t xml:space="preserve"> [</w:t>
      </w:r>
      <w:r w:rsidR="007C7E8E" w:rsidRPr="005231CC">
        <w:rPr>
          <w:rFonts w:ascii="Times New Roman" w:hAnsi="Times New Roman" w:cs="Times New Roman"/>
          <w:lang w:val="fr-FR"/>
        </w:rPr>
        <w:t>C</w:t>
      </w:r>
      <w:r w:rsidRPr="005231CC">
        <w:rPr>
          <w:rFonts w:ascii="Times New Roman" w:hAnsi="Times New Roman" w:cs="Times New Roman"/>
          <w:lang w:val="fr-FR"/>
        </w:rPr>
        <w:t>onsulté le</w:t>
      </w:r>
      <w:r w:rsidR="00873A36" w:rsidRPr="005231CC">
        <w:rPr>
          <w:rFonts w:ascii="Times New Roman" w:hAnsi="Times New Roman" w:cs="Times New Roman"/>
          <w:lang w:val="fr-FR"/>
        </w:rPr>
        <w:t> :</w:t>
      </w:r>
      <w:r w:rsidRPr="005231CC">
        <w:rPr>
          <w:rFonts w:ascii="Times New Roman" w:hAnsi="Times New Roman" w:cs="Times New Roman"/>
          <w:lang w:val="fr-FR"/>
        </w:rPr>
        <w:t xml:space="preserve"> 15-sept-2024].</w:t>
      </w:r>
      <w:bookmarkEnd w:id="91"/>
    </w:p>
    <w:p w:rsidR="008C205F" w:rsidRDefault="008C205F" w:rsidP="008C205F">
      <w:pPr>
        <w:numPr>
          <w:ilvl w:val="0"/>
          <w:numId w:val="6"/>
        </w:numPr>
        <w:spacing w:after="120"/>
        <w:contextualSpacing/>
        <w:rPr>
          <w:rFonts w:ascii="Times New Roman" w:hAnsi="Times New Roman" w:cs="Times New Roman"/>
          <w:lang w:val="fr-FR"/>
        </w:rPr>
      </w:pPr>
      <w:proofErr w:type="spellStart"/>
      <w:r>
        <w:rPr>
          <w:rFonts w:ascii="Times New Roman" w:hAnsi="Times New Roman" w:cs="Times New Roman"/>
          <w:lang w:val="fr-FR"/>
        </w:rPr>
        <w:t>Andersbrown</w:t>
      </w:r>
      <w:proofErr w:type="spellEnd"/>
      <w:r>
        <w:rPr>
          <w:rFonts w:ascii="Times New Roman" w:hAnsi="Times New Roman" w:cs="Times New Roman"/>
          <w:lang w:val="fr-FR"/>
        </w:rPr>
        <w:t xml:space="preserve">, </w:t>
      </w:r>
      <w:r w:rsidR="00AA0BE7" w:rsidRPr="005231CC">
        <w:rPr>
          <w:rFonts w:ascii="Times New Roman" w:hAnsi="Times New Roman" w:cs="Times New Roman"/>
          <w:lang w:val="fr-FR"/>
        </w:rPr>
        <w:t>“</w:t>
      </w:r>
      <w:r w:rsidRPr="00AA0BE7">
        <w:rPr>
          <w:rFonts w:ascii="Times New Roman" w:hAnsi="Times New Roman" w:cs="Times New Roman"/>
          <w:i/>
          <w:lang w:val="fr-FR"/>
        </w:rPr>
        <w:t xml:space="preserve">Blockchain </w:t>
      </w:r>
      <w:proofErr w:type="spellStart"/>
      <w:r w:rsidRPr="00AA0BE7">
        <w:rPr>
          <w:rFonts w:ascii="Times New Roman" w:hAnsi="Times New Roman" w:cs="Times New Roman"/>
          <w:i/>
          <w:lang w:val="fr-FR"/>
        </w:rPr>
        <w:t>demo</w:t>
      </w:r>
      <w:proofErr w:type="spellEnd"/>
      <w:r w:rsidR="00854C84" w:rsidRPr="005231CC">
        <w:rPr>
          <w:rFonts w:ascii="Times New Roman" w:hAnsi="Times New Roman" w:cs="Times New Roman"/>
          <w:lang w:val="fr-FR"/>
        </w:rPr>
        <w:t>”</w:t>
      </w:r>
      <w:r>
        <w:rPr>
          <w:rFonts w:ascii="Times New Roman" w:hAnsi="Times New Roman" w:cs="Times New Roman"/>
          <w:lang w:val="fr-FR"/>
        </w:rPr>
        <w:t xml:space="preserve">. Disponible sur </w:t>
      </w:r>
      <w:hyperlink r:id="rId35" w:history="1">
        <w:r w:rsidRPr="0068357A">
          <w:rPr>
            <w:rStyle w:val="Lienhypertexte"/>
            <w:rFonts w:ascii="Times New Roman" w:hAnsi="Times New Roman" w:cs="Times New Roman"/>
            <w:lang w:val="fr-FR"/>
          </w:rPr>
          <w:t>https://andersbrownworth.com/blockchain/hash</w:t>
        </w:r>
      </w:hyperlink>
      <w:r>
        <w:rPr>
          <w:rFonts w:ascii="Times New Roman" w:hAnsi="Times New Roman" w:cs="Times New Roman"/>
          <w:lang w:val="fr-FR"/>
        </w:rPr>
        <w:t>.</w:t>
      </w:r>
    </w:p>
    <w:p w:rsidR="00413DFB" w:rsidRPr="009C6035" w:rsidRDefault="00655AF6" w:rsidP="005F1DB4">
      <w:pPr>
        <w:numPr>
          <w:ilvl w:val="0"/>
          <w:numId w:val="6"/>
        </w:numPr>
        <w:spacing w:after="120"/>
        <w:contextualSpacing/>
        <w:rPr>
          <w:rFonts w:ascii="Times New Roman" w:hAnsi="Times New Roman" w:cs="Times New Roman"/>
          <w:lang w:val="fr-FR"/>
        </w:rPr>
      </w:pPr>
      <w:r>
        <w:rPr>
          <w:rFonts w:ascii="Times New Roman" w:hAnsi="Times New Roman" w:cs="Times New Roman"/>
          <w:i/>
          <w:sz w:val="24"/>
          <w:szCs w:val="24"/>
          <w:lang w:val="fr-FR"/>
        </w:rPr>
        <w:t>L</w:t>
      </w:r>
      <w:r w:rsidR="00413DFB" w:rsidRPr="00D669DE">
        <w:rPr>
          <w:rFonts w:ascii="Times New Roman" w:hAnsi="Times New Roman" w:cs="Times New Roman"/>
          <w:i/>
          <w:sz w:val="24"/>
          <w:szCs w:val="24"/>
          <w:lang w:val="fr-FR"/>
        </w:rPr>
        <w:t>oi N° 051-2015/CNT du 30 août 2015 portant droit d’accès à l’information publique et aux documents administratifs</w:t>
      </w:r>
      <w:r w:rsidR="00413DFB" w:rsidRPr="00460A28">
        <w:rPr>
          <w:rFonts w:ascii="Times New Roman" w:hAnsi="Times New Roman" w:cs="Times New Roman"/>
          <w:i/>
          <w:sz w:val="24"/>
          <w:szCs w:val="24"/>
          <w:lang w:val="fr-FR"/>
        </w:rPr>
        <w:t xml:space="preserve">. </w:t>
      </w:r>
      <w:r w:rsidR="00413DFB" w:rsidRPr="00460A28">
        <w:rPr>
          <w:rFonts w:ascii="Times New Roman" w:hAnsi="Times New Roman" w:cs="Times New Roman"/>
          <w:sz w:val="24"/>
          <w:szCs w:val="24"/>
          <w:lang w:val="fr-FR"/>
        </w:rPr>
        <w:t>Disponible</w:t>
      </w:r>
      <w:r w:rsidR="00413DFB" w:rsidRPr="00413DFB">
        <w:rPr>
          <w:rFonts w:ascii="Times New Roman" w:hAnsi="Times New Roman" w:cs="Times New Roman"/>
          <w:sz w:val="24"/>
          <w:szCs w:val="24"/>
          <w:lang w:val="fr-FR"/>
        </w:rPr>
        <w:t xml:space="preserve"> sur </w:t>
      </w:r>
      <w:hyperlink r:id="rId36" w:history="1">
        <w:r w:rsidR="005F1DB4" w:rsidRPr="0068357A">
          <w:rPr>
            <w:rStyle w:val="Lienhypertexte"/>
            <w:rFonts w:ascii="Times New Roman" w:hAnsi="Times New Roman" w:cs="Times New Roman"/>
            <w:sz w:val="24"/>
            <w:szCs w:val="24"/>
            <w:lang w:val="fr-FR"/>
          </w:rPr>
          <w:t>https://www.csc.bf/index.php/textes-de-reference/lois/item/76-loi-051-portant-sur-l-acces-a-l-information-publique</w:t>
        </w:r>
      </w:hyperlink>
      <w:r w:rsidR="005F1DB4">
        <w:rPr>
          <w:rFonts w:ascii="Times New Roman" w:hAnsi="Times New Roman" w:cs="Times New Roman"/>
          <w:sz w:val="24"/>
          <w:szCs w:val="24"/>
          <w:lang w:val="fr-FR"/>
        </w:rPr>
        <w:t>.</w:t>
      </w:r>
    </w:p>
    <w:p w:rsidR="009C6035" w:rsidRPr="00A51475"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 xml:space="preserve">Direction de la </w:t>
      </w:r>
      <w:r w:rsidRPr="00A51475">
        <w:rPr>
          <w:rFonts w:ascii="Times New Roman" w:hAnsi="Times New Roman" w:cs="Times New Roman"/>
          <w:lang w:val="fr-FR"/>
        </w:rPr>
        <w:t>Communication et des Relations Presses, 23/01/2025 à 07h29mn, « </w:t>
      </w:r>
      <w:r w:rsidRPr="00A51475">
        <w:rPr>
          <w:rFonts w:ascii="Times New Roman" w:hAnsi="Times New Roman" w:cs="Times New Roman"/>
          <w:i/>
          <w:lang w:val="fr-FR"/>
        </w:rPr>
        <w:t>ALERTE VIGILANCE »</w:t>
      </w:r>
      <w:r w:rsidRPr="00A51475">
        <w:rPr>
          <w:rFonts w:ascii="Times New Roman" w:hAnsi="Times New Roman" w:cs="Times New Roman"/>
          <w:lang w:val="fr-FR"/>
        </w:rPr>
        <w:t xml:space="preserve">, sur Page Facebook Ministère de l’Economie et des Finances du Burkina Faso. Consulté le 26 janvier 2025 à 23h, </w:t>
      </w:r>
      <w:hyperlink r:id="rId37" w:history="1">
        <w:r w:rsidRPr="00A51475">
          <w:rPr>
            <w:rStyle w:val="Lienhypertexte"/>
            <w:rFonts w:ascii="Times New Roman" w:hAnsi="Times New Roman" w:cs="Times New Roman"/>
            <w:lang w:val="fr-FR"/>
          </w:rPr>
          <w:t>https://www.facebook.com/share/p/1BP46UYXF9/</w:t>
        </w:r>
      </w:hyperlink>
    </w:p>
    <w:p w:rsidR="009C6035" w:rsidRPr="001307DC" w:rsidRDefault="009C6035" w:rsidP="009C6035">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DCRP/MFPTPS, 16/08/2024 à 14h45mn, sur Page Facebook </w:t>
      </w:r>
      <w:r w:rsidRPr="002D61F2">
        <w:rPr>
          <w:rFonts w:ascii="Times New Roman" w:hAnsi="Times New Roman" w:cs="Times New Roman"/>
          <w:lang w:val="fr-FR"/>
        </w:rPr>
        <w:t>Ministère de la Fonction Publique, du Travail et de la Protection Sociale</w:t>
      </w:r>
      <w:r>
        <w:rPr>
          <w:rFonts w:ascii="Times New Roman" w:hAnsi="Times New Roman" w:cs="Times New Roman"/>
          <w:lang w:val="fr-FR"/>
        </w:rPr>
        <w:t xml:space="preserve">. Consulté le 15 </w:t>
      </w:r>
      <w:r w:rsidRPr="001307DC">
        <w:rPr>
          <w:rFonts w:ascii="Times New Roman" w:hAnsi="Times New Roman" w:cs="Times New Roman"/>
          <w:lang w:val="fr-FR"/>
        </w:rPr>
        <w:t xml:space="preserve">septembre 2024 à 11h, </w:t>
      </w:r>
      <w:hyperlink r:id="rId38" w:history="1">
        <w:r w:rsidRPr="001307DC">
          <w:rPr>
            <w:rStyle w:val="Lienhypertexte"/>
            <w:rFonts w:ascii="Times New Roman" w:hAnsi="Times New Roman" w:cs="Times New Roman"/>
            <w:lang w:val="fr-FR"/>
          </w:rPr>
          <w:t>https://www.facebook.com/share/p/kHPydXy6A1zMniK1/?mibextid=oFDknk</w:t>
        </w:r>
      </w:hyperlink>
    </w:p>
    <w:p w:rsidR="009C6035" w:rsidRPr="00EF66E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sidRPr="00596830">
        <w:rPr>
          <w:rFonts w:ascii="Times New Roman" w:hAnsi="Times New Roman" w:cs="Times New Roman"/>
          <w:lang w:val="fr-FR"/>
        </w:rPr>
        <w:t>Service de Communication et des Relations Publiques de la Direction Générale des Douanes</w:t>
      </w:r>
      <w:r>
        <w:rPr>
          <w:rFonts w:ascii="Times New Roman" w:hAnsi="Times New Roman" w:cs="Times New Roman"/>
          <w:lang w:val="fr-FR"/>
        </w:rPr>
        <w:t xml:space="preserve">, 18/01/2024 à 17h34mn, sur Page </w:t>
      </w:r>
      <w:r w:rsidRPr="00BA59E8">
        <w:rPr>
          <w:rFonts w:ascii="Times New Roman" w:hAnsi="Times New Roman" w:cs="Times New Roman"/>
          <w:lang w:val="fr-FR"/>
        </w:rPr>
        <w:t xml:space="preserve">Facebook Douanes du Burkina Faso. Consulté le 15 septembre 2024 à 11h, </w:t>
      </w:r>
      <w:hyperlink r:id="rId39" w:history="1">
        <w:r w:rsidRPr="00BA59E8">
          <w:rPr>
            <w:rStyle w:val="Lienhypertexte"/>
            <w:rFonts w:ascii="Times New Roman" w:hAnsi="Times New Roman" w:cs="Times New Roman"/>
            <w:lang w:val="fr-FR"/>
          </w:rPr>
          <w:t>https://www.facebook.com/share/p/15f4cKVZ3P/</w:t>
        </w:r>
      </w:hyperlink>
    </w:p>
    <w:p w:rsidR="009C6035" w:rsidRPr="008E0DD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CRP/</w:t>
      </w:r>
      <w:r w:rsidRPr="00066E3B">
        <w:rPr>
          <w:rFonts w:ascii="Times New Roman" w:hAnsi="Times New Roman" w:cs="Times New Roman"/>
          <w:lang w:val="fr-FR"/>
        </w:rPr>
        <w:t>MAECR-BE</w:t>
      </w:r>
      <w:r>
        <w:rPr>
          <w:rFonts w:ascii="Times New Roman" w:hAnsi="Times New Roman" w:cs="Times New Roman"/>
          <w:lang w:val="fr-FR"/>
        </w:rPr>
        <w:t>, 06/10/</w:t>
      </w:r>
      <w:r w:rsidRPr="008E0DD4">
        <w:rPr>
          <w:rFonts w:ascii="Times New Roman" w:hAnsi="Times New Roman" w:cs="Times New Roman"/>
          <w:lang w:val="fr-FR"/>
        </w:rPr>
        <w:t xml:space="preserve">2023 à 14h50mn, sur Page Facebook Ministère des Affaires Etrangères du Burkina Faso. Consulté le 15 septembre 2024 à 11h, </w:t>
      </w:r>
      <w:hyperlink r:id="rId40" w:history="1">
        <w:r w:rsidRPr="008E0DD4">
          <w:rPr>
            <w:rStyle w:val="Lienhypertexte"/>
            <w:rFonts w:ascii="Times New Roman" w:hAnsi="Times New Roman" w:cs="Times New Roman"/>
            <w:lang w:val="fr-FR"/>
          </w:rPr>
          <w:t>https://www.facebook.com/share/p/yqFV712VwsjcHxne/?mibextid=oFDknk</w:t>
        </w:r>
      </w:hyperlink>
    </w:p>
    <w:p w:rsidR="009C6035" w:rsidRPr="001705EB"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irection générale de l’INSD, 30/11/2021 à 11h07mn, « </w:t>
      </w:r>
      <w:r w:rsidRPr="00C47FDF">
        <w:rPr>
          <w:rFonts w:ascii="Times New Roman" w:hAnsi="Times New Roman" w:cs="Times New Roman"/>
          <w:i/>
          <w:lang w:val="fr-FR"/>
        </w:rPr>
        <w:t>Démenti de recrutement d’étudiants</w:t>
      </w:r>
      <w:r>
        <w:rPr>
          <w:rFonts w:ascii="Times New Roman" w:hAnsi="Times New Roman" w:cs="Times New Roman"/>
          <w:lang w:val="fr-FR"/>
        </w:rPr>
        <w:t xml:space="preserve"> », sur Page </w:t>
      </w:r>
      <w:r w:rsidRPr="00FA7CAA">
        <w:rPr>
          <w:rFonts w:ascii="Times New Roman" w:hAnsi="Times New Roman" w:cs="Times New Roman"/>
          <w:lang w:val="fr-FR"/>
        </w:rPr>
        <w:t xml:space="preserve">Facebook Institut national de la statistique et de la démographie-INSD. Consulté le 15 septembre 2024 à 11h, </w:t>
      </w:r>
      <w:hyperlink r:id="rId41" w:history="1">
        <w:r w:rsidRPr="00FA7CAA">
          <w:rPr>
            <w:rStyle w:val="Lienhypertexte"/>
            <w:rFonts w:ascii="Times New Roman" w:hAnsi="Times New Roman" w:cs="Times New Roman"/>
            <w:lang w:val="fr-FR"/>
          </w:rPr>
          <w:t>https://www.facebook.com/share/p/DYayYQThHP2NLDbF/?mibextid=oFDknk</w:t>
        </w:r>
      </w:hyperlink>
    </w:p>
    <w:p w:rsidR="009C6035" w:rsidRPr="005231CC" w:rsidRDefault="009C6035" w:rsidP="005F1DB4">
      <w:pPr>
        <w:numPr>
          <w:ilvl w:val="0"/>
          <w:numId w:val="6"/>
        </w:numPr>
        <w:spacing w:after="120"/>
        <w:contextualSpacing/>
        <w:rPr>
          <w:rFonts w:ascii="Times New Roman" w:hAnsi="Times New Roman" w:cs="Times New Roman"/>
          <w:lang w:val="fr-FR"/>
        </w:rPr>
      </w:pPr>
    </w:p>
    <w:p w:rsidR="008E399B" w:rsidRPr="005231CC" w:rsidRDefault="008E399B" w:rsidP="008E399B">
      <w:pPr>
        <w:jc w:val="both"/>
        <w:rPr>
          <w:rFonts w:ascii="Times New Roman" w:hAnsi="Times New Roman" w:cs="Times New Roman"/>
          <w:lang w:val="fr-FR"/>
        </w:rPr>
      </w:pPr>
    </w:p>
    <w:p w:rsidR="0082422B" w:rsidRPr="005231CC" w:rsidRDefault="0082422B" w:rsidP="0082422B">
      <w:pPr>
        <w:rPr>
          <w:rFonts w:ascii="Times New Roman" w:hAnsi="Times New Roman" w:cs="Times New Roman"/>
          <w:lang w:val="fr-FR"/>
        </w:rPr>
      </w:pPr>
    </w:p>
    <w:p w:rsidR="0082422B" w:rsidRDefault="0058788F" w:rsidP="0082422B">
      <w:pPr>
        <w:rPr>
          <w:rFonts w:ascii="Times New Roman" w:hAnsi="Times New Roman" w:cs="Times New Roman"/>
          <w:lang w:val="fr-FR"/>
        </w:rPr>
      </w:pPr>
      <w:r>
        <w:rPr>
          <w:rFonts w:ascii="Times New Roman" w:hAnsi="Times New Roman" w:cs="Times New Roman"/>
          <w:lang w:val="fr-FR"/>
        </w:rPr>
        <w:t>REFERENCES ZOTERO</w:t>
      </w:r>
    </w:p>
    <w:p w:rsidR="00313363" w:rsidRPr="00313363" w:rsidRDefault="00313363" w:rsidP="00313363">
      <w:pPr>
        <w:pStyle w:val="Bibliographie"/>
        <w:rPr>
          <w:rFonts w:ascii="Times New Roman" w:hAnsi="Times New Roman" w:cs="Times New Roman"/>
          <w:lang w:val="fr-FR"/>
        </w:rPr>
      </w:pPr>
      <w:r>
        <w:rPr>
          <w:lang w:val="fr-FR"/>
        </w:rPr>
        <w:fldChar w:fldCharType="begin"/>
      </w:r>
      <w:r>
        <w:rPr>
          <w:lang w:val="fr-FR"/>
        </w:rPr>
        <w:instrText xml:space="preserve"> ADDIN ZOTERO_BIBL {"uncited":[],"omitted":[],"custom":[]} CSL_BIBLIOGRAPHY </w:instrText>
      </w:r>
      <w:r>
        <w:rPr>
          <w:lang w:val="fr-FR"/>
        </w:rPr>
        <w:fldChar w:fldCharType="separate"/>
      </w:r>
      <w:r w:rsidRPr="00313363">
        <w:rPr>
          <w:rFonts w:ascii="Times New Roman" w:hAnsi="Times New Roman" w:cs="Times New Roman"/>
          <w:lang w:val="fr-FR"/>
        </w:rPr>
        <w:t>[1]</w:t>
      </w:r>
      <w:r w:rsidRPr="00313363">
        <w:rPr>
          <w:rFonts w:ascii="Times New Roman" w:hAnsi="Times New Roman" w:cs="Times New Roman"/>
          <w:lang w:val="fr-FR"/>
        </w:rPr>
        <w:tab/>
      </w:r>
      <w:r w:rsidRPr="00313363">
        <w:rPr>
          <w:rFonts w:ascii="Times New Roman" w:hAnsi="Times New Roman" w:cs="Times New Roman"/>
          <w:i/>
          <w:iCs/>
          <w:lang w:val="fr-FR"/>
        </w:rPr>
        <w:t>Ministère de l’Economie et des Finances du Burkina Faso</w:t>
      </w:r>
      <w:r w:rsidRPr="00313363">
        <w:rPr>
          <w:rFonts w:ascii="Times New Roman" w:hAnsi="Times New Roman" w:cs="Times New Roman"/>
          <w:lang w:val="fr-FR"/>
        </w:rPr>
        <w:t xml:space="preserve">, (23 janvier 2025).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6 janvier 2025. [En ligne Vidéo].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eb.facebook.com/finances.gov.bf/posts/-%F0%9D%90%80%F0%9D%90%8B%F0%9D%90%84%F0%9D%90%91%F0%9D%90%93%F0%9D%90%84-%F0%9D%90%95%F0%9D%90%88%F0%9D%90%86%F0%9D%90%88%F0%9D%90%8B%F0%9D%90%80%F0%9D%90%8D%F0%9D%90%82%F0%9D%90%84-des-avis-au-public-faussement-attribu%C3%A9s-au-minist%C3%A8re-de-lecono/938243418490634/</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w:t>
      </w:r>
      <w:r w:rsidRPr="00313363">
        <w:rPr>
          <w:rFonts w:ascii="Times New Roman" w:hAnsi="Times New Roman" w:cs="Times New Roman"/>
          <w:lang w:val="fr-FR"/>
        </w:rPr>
        <w:tab/>
      </w:r>
      <w:r w:rsidRPr="00313363">
        <w:rPr>
          <w:rFonts w:ascii="Times New Roman" w:hAnsi="Times New Roman" w:cs="Times New Roman"/>
          <w:i/>
          <w:iCs/>
          <w:lang w:val="fr-FR"/>
        </w:rPr>
        <w:t>Ministère de la Fonction Publique, du Travail et de la Protection Sociale</w:t>
      </w:r>
      <w:r w:rsidRPr="00313363">
        <w:rPr>
          <w:rFonts w:ascii="Times New Roman" w:hAnsi="Times New Roman" w:cs="Times New Roman"/>
          <w:lang w:val="fr-FR"/>
        </w:rPr>
        <w:t xml:space="preserve">, (16 août 2024).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Vidéo].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w:t>
      </w:r>
      <w:r w:rsidRPr="00313363">
        <w:rPr>
          <w:rFonts w:ascii="Times New Roman" w:hAnsi="Times New Roman" w:cs="Times New Roman"/>
          <w:lang w:val="fr-FR"/>
        </w:rPr>
        <w:lastRenderedPageBreak/>
        <w:t>https://web.facebook.com/FonctionPublique.bf/posts/une-loi-portant-statut-g%C3%A9n%C3%A9ral-des-agents-publics-et-un-projet-de-loi-portant-st/807359534919607/</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3]</w:t>
      </w:r>
      <w:r w:rsidRPr="00313363">
        <w:rPr>
          <w:rFonts w:ascii="Times New Roman" w:hAnsi="Times New Roman" w:cs="Times New Roman"/>
          <w:lang w:val="fr-FR"/>
        </w:rPr>
        <w:tab/>
      </w:r>
      <w:r w:rsidRPr="00313363">
        <w:rPr>
          <w:rFonts w:ascii="Times New Roman" w:hAnsi="Times New Roman" w:cs="Times New Roman"/>
          <w:i/>
          <w:iCs/>
          <w:lang w:val="fr-FR"/>
        </w:rPr>
        <w:t>Douanes du Burkina Faso</w:t>
      </w:r>
      <w:r w:rsidRPr="00313363">
        <w:rPr>
          <w:rFonts w:ascii="Times New Roman" w:hAnsi="Times New Roman" w:cs="Times New Roman"/>
          <w:lang w:val="fr-FR"/>
        </w:rPr>
        <w:t xml:space="preserve">, (18 janvier 2024).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Vidéo].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eb.facebook.com/DouanesDuBurkinaFaso/posts/le-service-de-communication-et-des-relations-publiques-de-la-direction-g%C3%A9n%C3%A9rale-/777810804387234/</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4]</w:t>
      </w:r>
      <w:r w:rsidRPr="00313363">
        <w:rPr>
          <w:rFonts w:ascii="Times New Roman" w:hAnsi="Times New Roman" w:cs="Times New Roman"/>
          <w:lang w:val="fr-FR"/>
        </w:rPr>
        <w:tab/>
      </w:r>
      <w:r w:rsidRPr="00313363">
        <w:rPr>
          <w:rFonts w:ascii="Times New Roman" w:hAnsi="Times New Roman" w:cs="Times New Roman"/>
          <w:i/>
          <w:iCs/>
          <w:lang w:val="fr-FR"/>
        </w:rPr>
        <w:t>Ministère des Affaires Etrangères du Burkina Faso</w:t>
      </w:r>
      <w:r w:rsidRPr="00313363">
        <w:rPr>
          <w:rFonts w:ascii="Times New Roman" w:hAnsi="Times New Roman" w:cs="Times New Roman"/>
          <w:lang w:val="fr-FR"/>
        </w:rPr>
        <w:t xml:space="preserve">, (6 octobre 2023).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Vidéo].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eb.facebook.com/burkina.diplomatie/posts/depuis-un-certain-temps-un-communiqu%C3%A9-relatif-%C3%A0-une-bourse-canadienne-et-impliqu/720271120128846/</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5]</w:t>
      </w:r>
      <w:r w:rsidRPr="00313363">
        <w:rPr>
          <w:rFonts w:ascii="Times New Roman" w:hAnsi="Times New Roman" w:cs="Times New Roman"/>
          <w:lang w:val="fr-FR"/>
        </w:rPr>
        <w:tab/>
      </w:r>
      <w:r w:rsidRPr="00313363">
        <w:rPr>
          <w:rFonts w:ascii="Times New Roman" w:hAnsi="Times New Roman" w:cs="Times New Roman"/>
          <w:i/>
          <w:iCs/>
          <w:lang w:val="fr-FR"/>
        </w:rPr>
        <w:t>Institut national de la statistique et de la démographie-INSD</w:t>
      </w:r>
      <w:r w:rsidRPr="00313363">
        <w:rPr>
          <w:rFonts w:ascii="Times New Roman" w:hAnsi="Times New Roman" w:cs="Times New Roman"/>
          <w:lang w:val="fr-FR"/>
        </w:rPr>
        <w:t xml:space="preserve">, (30 novembre 2021).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Vidéo].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eb.facebook.com/StatBurkina/posts/d%C3%A9menti-de-recrutement-d%C3%A9tudiants-des-informations-circulant-sur-les-r%C3%A9seaux-soc/975626569974564/</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6]</w:t>
      </w:r>
      <w:r w:rsidRPr="00313363">
        <w:rPr>
          <w:rFonts w:ascii="Times New Roman" w:hAnsi="Times New Roman" w:cs="Times New Roman"/>
          <w:lang w:val="fr-FR"/>
        </w:rPr>
        <w:tab/>
        <w:t xml:space="preserve">B. Bertrand, « Loi 051 portant sur l’accès à l’information publique - CSC - BURKINA FASO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6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csc.bf/index.php/textes-de-reference/lois/item/76-loi-051-portant-sur-l-acces-a-l-information-publique</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7]</w:t>
      </w:r>
      <w:r w:rsidRPr="00313363">
        <w:rPr>
          <w:rFonts w:ascii="Times New Roman" w:hAnsi="Times New Roman" w:cs="Times New Roman"/>
        </w:rPr>
        <w:tab/>
        <w:t xml:space="preserve">S. Haber et W. S. Stornetta, « How to time-stamp a digital document », </w:t>
      </w:r>
      <w:r w:rsidRPr="00313363">
        <w:rPr>
          <w:rFonts w:ascii="Times New Roman" w:hAnsi="Times New Roman" w:cs="Times New Roman"/>
          <w:i/>
          <w:iCs/>
        </w:rPr>
        <w:t xml:space="preserve">J. </w:t>
      </w:r>
      <w:proofErr w:type="spellStart"/>
      <w:r w:rsidRPr="00313363">
        <w:rPr>
          <w:rFonts w:ascii="Times New Roman" w:hAnsi="Times New Roman" w:cs="Times New Roman"/>
          <w:i/>
          <w:iCs/>
        </w:rPr>
        <w:t>Cryptol</w:t>
      </w:r>
      <w:proofErr w:type="spellEnd"/>
      <w:r w:rsidRPr="00313363">
        <w:rPr>
          <w:rFonts w:ascii="Times New Roman" w:hAnsi="Times New Roman" w:cs="Times New Roman"/>
          <w:i/>
          <w:iCs/>
        </w:rPr>
        <w:t>.</w:t>
      </w:r>
      <w:r w:rsidRPr="00313363">
        <w:rPr>
          <w:rFonts w:ascii="Times New Roman" w:hAnsi="Times New Roman" w:cs="Times New Roman"/>
        </w:rPr>
        <w:t>, vol. 3, n</w:t>
      </w:r>
      <w:r w:rsidRPr="00313363">
        <w:rPr>
          <w:rFonts w:ascii="Times New Roman" w:hAnsi="Times New Roman" w:cs="Times New Roman"/>
          <w:vertAlign w:val="superscript"/>
        </w:rPr>
        <w:t>o</w:t>
      </w:r>
      <w:r w:rsidRPr="00313363">
        <w:rPr>
          <w:rFonts w:ascii="Times New Roman" w:hAnsi="Times New Roman" w:cs="Times New Roman"/>
        </w:rPr>
        <w:t xml:space="preserve"> 2, p. 99‑111, </w:t>
      </w:r>
      <w:proofErr w:type="spellStart"/>
      <w:r w:rsidRPr="00313363">
        <w:rPr>
          <w:rFonts w:ascii="Times New Roman" w:hAnsi="Times New Roman" w:cs="Times New Roman"/>
        </w:rPr>
        <w:t>janv</w:t>
      </w:r>
      <w:proofErr w:type="spellEnd"/>
      <w:r w:rsidRPr="00313363">
        <w:rPr>
          <w:rFonts w:ascii="Times New Roman" w:hAnsi="Times New Roman" w:cs="Times New Roman"/>
        </w:rPr>
        <w:t xml:space="preserve">. 1991, </w:t>
      </w:r>
      <w:proofErr w:type="spellStart"/>
      <w:r w:rsidRPr="00313363">
        <w:rPr>
          <w:rFonts w:ascii="Times New Roman" w:hAnsi="Times New Roman" w:cs="Times New Roman"/>
        </w:rPr>
        <w:t>doi</w:t>
      </w:r>
      <w:proofErr w:type="spellEnd"/>
      <w:r w:rsidRPr="00313363">
        <w:rPr>
          <w:rFonts w:ascii="Times New Roman" w:hAnsi="Times New Roman" w:cs="Times New Roman"/>
        </w:rPr>
        <w:t>: 10.1007/BF00196791.</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8]</w:t>
      </w:r>
      <w:r w:rsidRPr="00313363">
        <w:rPr>
          <w:rFonts w:ascii="Times New Roman" w:hAnsi="Times New Roman" w:cs="Times New Roman"/>
        </w:rPr>
        <w:tab/>
        <w:t xml:space="preserve">D. Bayer, S. Haber, et W. S. Stornetta, « Improving the Efficiency and Reliability of Digital Time-Stamping », in </w:t>
      </w:r>
      <w:r w:rsidRPr="00313363">
        <w:rPr>
          <w:rFonts w:ascii="Times New Roman" w:hAnsi="Times New Roman" w:cs="Times New Roman"/>
          <w:i/>
          <w:iCs/>
        </w:rPr>
        <w:t>Sequences II</w:t>
      </w:r>
      <w:r w:rsidRPr="00313363">
        <w:rPr>
          <w:rFonts w:ascii="Times New Roman" w:hAnsi="Times New Roman" w:cs="Times New Roman"/>
        </w:rPr>
        <w:t xml:space="preserve">, R. </w:t>
      </w:r>
      <w:proofErr w:type="spellStart"/>
      <w:r w:rsidRPr="00313363">
        <w:rPr>
          <w:rFonts w:ascii="Times New Roman" w:hAnsi="Times New Roman" w:cs="Times New Roman"/>
        </w:rPr>
        <w:t>Capocelli</w:t>
      </w:r>
      <w:proofErr w:type="spellEnd"/>
      <w:r w:rsidRPr="00313363">
        <w:rPr>
          <w:rFonts w:ascii="Times New Roman" w:hAnsi="Times New Roman" w:cs="Times New Roman"/>
        </w:rPr>
        <w:t xml:space="preserve">, A. De </w:t>
      </w:r>
      <w:proofErr w:type="spellStart"/>
      <w:r w:rsidRPr="00313363">
        <w:rPr>
          <w:rFonts w:ascii="Times New Roman" w:hAnsi="Times New Roman" w:cs="Times New Roman"/>
        </w:rPr>
        <w:t>Santis</w:t>
      </w:r>
      <w:proofErr w:type="spellEnd"/>
      <w:r w:rsidRPr="00313363">
        <w:rPr>
          <w:rFonts w:ascii="Times New Roman" w:hAnsi="Times New Roman" w:cs="Times New Roman"/>
        </w:rPr>
        <w:t xml:space="preserve">, et U. Vaccaro, </w:t>
      </w:r>
      <w:proofErr w:type="spellStart"/>
      <w:r w:rsidRPr="00313363">
        <w:rPr>
          <w:rFonts w:ascii="Times New Roman" w:hAnsi="Times New Roman" w:cs="Times New Roman"/>
        </w:rPr>
        <w:t>Éd</w:t>
      </w:r>
      <w:proofErr w:type="spellEnd"/>
      <w:r w:rsidRPr="00313363">
        <w:rPr>
          <w:rFonts w:ascii="Times New Roman" w:hAnsi="Times New Roman" w:cs="Times New Roman"/>
        </w:rPr>
        <w:t xml:space="preserve">., New York, NY: Springer, 1993, p. 329‑334. </w:t>
      </w:r>
      <w:proofErr w:type="spellStart"/>
      <w:r w:rsidRPr="00313363">
        <w:rPr>
          <w:rFonts w:ascii="Times New Roman" w:hAnsi="Times New Roman" w:cs="Times New Roman"/>
        </w:rPr>
        <w:t>doi</w:t>
      </w:r>
      <w:proofErr w:type="spellEnd"/>
      <w:r w:rsidRPr="00313363">
        <w:rPr>
          <w:rFonts w:ascii="Times New Roman" w:hAnsi="Times New Roman" w:cs="Times New Roman"/>
        </w:rPr>
        <w:t>: 10.1007/978-1-4613-9323-8_24.</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9]</w:t>
      </w:r>
      <w:r w:rsidRPr="00313363">
        <w:rPr>
          <w:rFonts w:ascii="Times New Roman" w:hAnsi="Times New Roman" w:cs="Times New Roman"/>
          <w:lang w:val="fr-FR"/>
        </w:rPr>
        <w:tab/>
        <w:t xml:space="preserve">« La première blockchain de l’histoire date de 1995, et elle est imprimée sur papier », Le Monde.fr.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7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lemonde.fr/big-browser/article/2018/09/01/la-premiere-blockchain-de-l-histoire-date-de-1995-et-elle-est-imprimee-sur-papier_5349082_4832693.html</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10]</w:t>
      </w:r>
      <w:r w:rsidRPr="00313363">
        <w:rPr>
          <w:rFonts w:ascii="Times New Roman" w:hAnsi="Times New Roman" w:cs="Times New Roman"/>
        </w:rPr>
        <w:tab/>
        <w:t xml:space="preserve">R. Subramanian et T. Chino, « The State of Cryptocurrencies, Their Issues and Policy Interactions », </w:t>
      </w:r>
      <w:r w:rsidRPr="00313363">
        <w:rPr>
          <w:rFonts w:ascii="Times New Roman" w:hAnsi="Times New Roman" w:cs="Times New Roman"/>
          <w:i/>
          <w:iCs/>
        </w:rPr>
        <w:t xml:space="preserve">J. Int. Technol. Inf. </w:t>
      </w:r>
      <w:proofErr w:type="spellStart"/>
      <w:r w:rsidRPr="00313363">
        <w:rPr>
          <w:rFonts w:ascii="Times New Roman" w:hAnsi="Times New Roman" w:cs="Times New Roman"/>
          <w:i/>
          <w:iCs/>
        </w:rPr>
        <w:t>Manag</w:t>
      </w:r>
      <w:proofErr w:type="spellEnd"/>
      <w:r w:rsidRPr="00313363">
        <w:rPr>
          <w:rFonts w:ascii="Times New Roman" w:hAnsi="Times New Roman" w:cs="Times New Roman"/>
          <w:i/>
          <w:iCs/>
        </w:rPr>
        <w:t>.</w:t>
      </w:r>
      <w:r w:rsidRPr="00313363">
        <w:rPr>
          <w:rFonts w:ascii="Times New Roman" w:hAnsi="Times New Roman" w:cs="Times New Roman"/>
        </w:rPr>
        <w:t>, vol. 24, n</w:t>
      </w:r>
      <w:r w:rsidRPr="00313363">
        <w:rPr>
          <w:rFonts w:ascii="Times New Roman" w:hAnsi="Times New Roman" w:cs="Times New Roman"/>
          <w:vertAlign w:val="superscript"/>
        </w:rPr>
        <w:t>o</w:t>
      </w:r>
      <w:r w:rsidRPr="00313363">
        <w:rPr>
          <w:rFonts w:ascii="Times New Roman" w:hAnsi="Times New Roman" w:cs="Times New Roman"/>
        </w:rPr>
        <w:t xml:space="preserve"> 3, </w:t>
      </w:r>
      <w:proofErr w:type="spellStart"/>
      <w:r w:rsidRPr="00313363">
        <w:rPr>
          <w:rFonts w:ascii="Times New Roman" w:hAnsi="Times New Roman" w:cs="Times New Roman"/>
        </w:rPr>
        <w:t>janv</w:t>
      </w:r>
      <w:proofErr w:type="spellEnd"/>
      <w:r w:rsidRPr="00313363">
        <w:rPr>
          <w:rFonts w:ascii="Times New Roman" w:hAnsi="Times New Roman" w:cs="Times New Roman"/>
        </w:rPr>
        <w:t xml:space="preserve">. 2015, </w:t>
      </w:r>
      <w:proofErr w:type="spellStart"/>
      <w:r w:rsidRPr="00313363">
        <w:rPr>
          <w:rFonts w:ascii="Times New Roman" w:hAnsi="Times New Roman" w:cs="Times New Roman"/>
        </w:rPr>
        <w:t>doi</w:t>
      </w:r>
      <w:proofErr w:type="spellEnd"/>
      <w:r w:rsidRPr="00313363">
        <w:rPr>
          <w:rFonts w:ascii="Times New Roman" w:hAnsi="Times New Roman" w:cs="Times New Roman"/>
        </w:rPr>
        <w:t>: 10.58729/1941-6679.1045.</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11]</w:t>
      </w:r>
      <w:r w:rsidRPr="00313363">
        <w:rPr>
          <w:rFonts w:ascii="Times New Roman" w:hAnsi="Times New Roman" w:cs="Times New Roman"/>
        </w:rPr>
        <w:tab/>
        <w:t xml:space="preserve">S. </w:t>
      </w:r>
      <w:proofErr w:type="spellStart"/>
      <w:r w:rsidRPr="00313363">
        <w:rPr>
          <w:rFonts w:ascii="Times New Roman" w:hAnsi="Times New Roman" w:cs="Times New Roman"/>
        </w:rPr>
        <w:t>Nakamoto</w:t>
      </w:r>
      <w:proofErr w:type="spellEnd"/>
      <w:r w:rsidRPr="00313363">
        <w:rPr>
          <w:rFonts w:ascii="Times New Roman" w:hAnsi="Times New Roman" w:cs="Times New Roman"/>
        </w:rPr>
        <w:t>, « Bitcoin: A Peer-to-Peer Electronic Cash System ».</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12]</w:t>
      </w:r>
      <w:r w:rsidRPr="00313363">
        <w:rPr>
          <w:rFonts w:ascii="Times New Roman" w:hAnsi="Times New Roman" w:cs="Times New Roman"/>
          <w:lang w:val="fr-FR"/>
        </w:rPr>
        <w:tab/>
      </w:r>
      <w:proofErr w:type="spellStart"/>
      <w:r w:rsidRPr="00313363">
        <w:rPr>
          <w:rFonts w:ascii="Times New Roman" w:hAnsi="Times New Roman" w:cs="Times New Roman"/>
          <w:lang w:val="fr-FR"/>
        </w:rPr>
        <w:t>Ferr</w:t>
      </w:r>
      <w:proofErr w:type="spellEnd"/>
      <w:r w:rsidRPr="00313363">
        <w:rPr>
          <w:rFonts w:ascii="Times New Roman" w:hAnsi="Times New Roman" w:cs="Times New Roman"/>
          <w:lang w:val="fr-FR"/>
        </w:rPr>
        <w:t xml:space="preserve">. </w:t>
      </w:r>
      <w:proofErr w:type="spellStart"/>
      <w:r w:rsidRPr="00313363">
        <w:rPr>
          <w:rFonts w:ascii="Times New Roman" w:hAnsi="Times New Roman" w:cs="Times New Roman"/>
          <w:lang w:val="fr-FR"/>
        </w:rPr>
        <w:t>Godebarge</w:t>
      </w:r>
      <w:proofErr w:type="spellEnd"/>
      <w:r w:rsidRPr="00313363">
        <w:rPr>
          <w:rFonts w:ascii="Times New Roman" w:hAnsi="Times New Roman" w:cs="Times New Roman"/>
          <w:lang w:val="fr-FR"/>
        </w:rPr>
        <w:t xml:space="preserve"> et R. </w:t>
      </w:r>
      <w:proofErr w:type="spellStart"/>
      <w:r w:rsidRPr="00313363">
        <w:rPr>
          <w:rFonts w:ascii="Times New Roman" w:hAnsi="Times New Roman" w:cs="Times New Roman"/>
          <w:lang w:val="fr-FR"/>
        </w:rPr>
        <w:t>Rossat</w:t>
      </w:r>
      <w:proofErr w:type="spellEnd"/>
      <w:r w:rsidRPr="00313363">
        <w:rPr>
          <w:rFonts w:ascii="Times New Roman" w:hAnsi="Times New Roman" w:cs="Times New Roman"/>
          <w:lang w:val="fr-FR"/>
        </w:rPr>
        <w:t xml:space="preserve">, « Principes clés d’une application Blockchain », </w:t>
      </w:r>
      <w:r w:rsidRPr="00313363">
        <w:rPr>
          <w:rFonts w:ascii="Times New Roman" w:hAnsi="Times New Roman" w:cs="Times New Roman"/>
          <w:i/>
          <w:iCs/>
          <w:lang w:val="fr-FR"/>
        </w:rPr>
        <w:t xml:space="preserve">EM Lyon Bus. </w:t>
      </w:r>
      <w:proofErr w:type="spellStart"/>
      <w:r w:rsidRPr="00313363">
        <w:rPr>
          <w:rFonts w:ascii="Times New Roman" w:hAnsi="Times New Roman" w:cs="Times New Roman"/>
          <w:i/>
          <w:iCs/>
          <w:lang w:val="fr-FR"/>
        </w:rPr>
        <w:t>Sch</w:t>
      </w:r>
      <w:proofErr w:type="spellEnd"/>
      <w:r w:rsidRPr="00313363">
        <w:rPr>
          <w:rFonts w:ascii="Times New Roman" w:hAnsi="Times New Roman" w:cs="Times New Roman"/>
          <w:i/>
          <w:iCs/>
          <w:lang w:val="fr-FR"/>
        </w:rPr>
        <w:t>.</w:t>
      </w:r>
      <w:r w:rsidRPr="00313363">
        <w:rPr>
          <w:rFonts w:ascii="Times New Roman" w:hAnsi="Times New Roman" w:cs="Times New Roman"/>
          <w:lang w:val="fr-FR"/>
        </w:rPr>
        <w:t xml:space="preserve">, 2016,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1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academia.edu/download/56098741/GODEBARGE_ROSSAT_Blockchain-version-finale.pdf</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13]</w:t>
      </w:r>
      <w:r w:rsidRPr="00313363">
        <w:rPr>
          <w:rFonts w:ascii="Times New Roman" w:hAnsi="Times New Roman" w:cs="Times New Roman"/>
          <w:lang w:val="fr-FR"/>
        </w:rPr>
        <w:tab/>
        <w:t xml:space="preserve">« Blockchain », </w:t>
      </w:r>
      <w:r w:rsidRPr="00313363">
        <w:rPr>
          <w:rFonts w:ascii="Times New Roman" w:hAnsi="Times New Roman" w:cs="Times New Roman"/>
          <w:i/>
          <w:iCs/>
          <w:lang w:val="fr-FR"/>
        </w:rPr>
        <w:t>Wikipédia</w:t>
      </w:r>
      <w:r w:rsidRPr="00313363">
        <w:rPr>
          <w:rFonts w:ascii="Times New Roman" w:hAnsi="Times New Roman" w:cs="Times New Roman"/>
          <w:lang w:val="fr-FR"/>
        </w:rPr>
        <w:t xml:space="preserve">. 11 janvier 2025.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9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fr.wikipedia.org/w/index.php?title=Blockchain&amp;oldid=222001944#Histoire</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14]</w:t>
      </w:r>
      <w:r w:rsidRPr="00313363">
        <w:rPr>
          <w:rFonts w:ascii="Times New Roman" w:hAnsi="Times New Roman" w:cs="Times New Roman"/>
          <w:lang w:val="fr-FR"/>
        </w:rPr>
        <w:tab/>
        <w:t xml:space="preserve">A. </w:t>
      </w:r>
      <w:proofErr w:type="spellStart"/>
      <w:r w:rsidRPr="00313363">
        <w:rPr>
          <w:rFonts w:ascii="Times New Roman" w:hAnsi="Times New Roman" w:cs="Times New Roman"/>
          <w:lang w:val="fr-FR"/>
        </w:rPr>
        <w:t>Bakhoum</w:t>
      </w:r>
      <w:proofErr w:type="spellEnd"/>
      <w:r w:rsidRPr="00313363">
        <w:rPr>
          <w:rFonts w:ascii="Times New Roman" w:hAnsi="Times New Roman" w:cs="Times New Roman"/>
          <w:lang w:val="fr-FR"/>
        </w:rPr>
        <w:t>, « La Blockchain pour la Sécurisation des E-livrets scolaires », p. 103, 2019.</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15]</w:t>
      </w:r>
      <w:r w:rsidRPr="00313363">
        <w:rPr>
          <w:rFonts w:ascii="Times New Roman" w:hAnsi="Times New Roman" w:cs="Times New Roman"/>
          <w:lang w:val="fr-FR"/>
        </w:rPr>
        <w:tab/>
        <w:t xml:space="preserve">« Qu’est-ce qu’un arbre </w:t>
      </w:r>
      <w:proofErr w:type="gramStart"/>
      <w:r w:rsidRPr="00313363">
        <w:rPr>
          <w:rFonts w:ascii="Times New Roman" w:hAnsi="Times New Roman" w:cs="Times New Roman"/>
          <w:lang w:val="fr-FR"/>
        </w:rPr>
        <w:t>Merkle?</w:t>
      </w:r>
      <w:proofErr w:type="gramEnd"/>
      <w:r w:rsidRPr="00313363">
        <w:rPr>
          <w:rFonts w:ascii="Times New Roman" w:hAnsi="Times New Roman" w:cs="Times New Roman"/>
          <w:lang w:val="fr-FR"/>
        </w:rPr>
        <w:t xml:space="preserve">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8 déc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academy.bit2me.com/fr/qu%27est-ce-qu%27un-arbre-merkle/</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16]</w:t>
      </w:r>
      <w:r w:rsidRPr="00313363">
        <w:rPr>
          <w:rFonts w:ascii="Times New Roman" w:hAnsi="Times New Roman" w:cs="Times New Roman"/>
        </w:rPr>
        <w:tab/>
        <w:t xml:space="preserve">I. Bashir, </w:t>
      </w:r>
      <w:r w:rsidRPr="00313363">
        <w:rPr>
          <w:rFonts w:ascii="Times New Roman" w:hAnsi="Times New Roman" w:cs="Times New Roman"/>
          <w:i/>
          <w:iCs/>
        </w:rPr>
        <w:t>Mastering Blockchain</w:t>
      </w:r>
      <w:r w:rsidRPr="00313363">
        <w:rPr>
          <w:rFonts w:ascii="Times New Roman" w:hAnsi="Times New Roman" w:cs="Times New Roman"/>
        </w:rPr>
        <w:t xml:space="preserve">. </w:t>
      </w:r>
      <w:proofErr w:type="spellStart"/>
      <w:r w:rsidRPr="00313363">
        <w:rPr>
          <w:rFonts w:ascii="Times New Roman" w:hAnsi="Times New Roman" w:cs="Times New Roman"/>
        </w:rPr>
        <w:t>Packt</w:t>
      </w:r>
      <w:proofErr w:type="spellEnd"/>
      <w:r w:rsidRPr="00313363">
        <w:rPr>
          <w:rFonts w:ascii="Times New Roman" w:hAnsi="Times New Roman" w:cs="Times New Roman"/>
        </w:rPr>
        <w:t xml:space="preserve"> Publishing Ltd, 2017.</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17]</w:t>
      </w:r>
      <w:r w:rsidRPr="00313363">
        <w:rPr>
          <w:rFonts w:ascii="Times New Roman" w:hAnsi="Times New Roman" w:cs="Times New Roman"/>
          <w:lang w:val="fr-FR"/>
        </w:rPr>
        <w:tab/>
        <w:t xml:space="preserve">J.-L. </w:t>
      </w:r>
      <w:proofErr w:type="spellStart"/>
      <w:r w:rsidRPr="00313363">
        <w:rPr>
          <w:rFonts w:ascii="Times New Roman" w:hAnsi="Times New Roman" w:cs="Times New Roman"/>
          <w:lang w:val="fr-FR"/>
        </w:rPr>
        <w:t>Jonnaert</w:t>
      </w:r>
      <w:proofErr w:type="spellEnd"/>
      <w:r w:rsidRPr="00313363">
        <w:rPr>
          <w:rFonts w:ascii="Times New Roman" w:hAnsi="Times New Roman" w:cs="Times New Roman"/>
          <w:lang w:val="fr-FR"/>
        </w:rPr>
        <w:t xml:space="preserve">, « Quelles différences entre blockchain publique et blockchain privée ? », </w:t>
      </w:r>
      <w:proofErr w:type="spellStart"/>
      <w:r w:rsidRPr="00313363">
        <w:rPr>
          <w:rFonts w:ascii="Times New Roman" w:hAnsi="Times New Roman" w:cs="Times New Roman"/>
          <w:lang w:val="fr-FR"/>
        </w:rPr>
        <w:t>Cryptoast</w:t>
      </w:r>
      <w:proofErr w:type="spellEnd"/>
      <w:r w:rsidRPr="00313363">
        <w:rPr>
          <w:rFonts w:ascii="Times New Roman" w:hAnsi="Times New Roman" w:cs="Times New Roman"/>
          <w:lang w:val="fr-FR"/>
        </w:rPr>
        <w:t xml:space="preserve">.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9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cryptoast.fr/differences-blockchain-publique-blockchain-privee/</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rPr>
        <w:t>[18]</w:t>
      </w:r>
      <w:r w:rsidRPr="00313363">
        <w:rPr>
          <w:rFonts w:ascii="Times New Roman" w:hAnsi="Times New Roman" w:cs="Times New Roman"/>
        </w:rPr>
        <w:tab/>
        <w:t xml:space="preserve">H. Anwar, « Blockchain Consortium: Top 20 Consortia You Should Check Out », 101 Blockchains. </w:t>
      </w:r>
      <w:r w:rsidRPr="00313363">
        <w:rPr>
          <w:rFonts w:ascii="Times New Roman" w:hAnsi="Times New Roman" w:cs="Times New Roman"/>
          <w:lang w:val="fr-FR"/>
        </w:rPr>
        <w:t xml:space="preserve">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 octo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101blockchains.com/blockchain-consortium/</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19]</w:t>
      </w:r>
      <w:r w:rsidRPr="00313363">
        <w:rPr>
          <w:rFonts w:ascii="Times New Roman" w:hAnsi="Times New Roman" w:cs="Times New Roman"/>
        </w:rPr>
        <w:tab/>
        <w:t xml:space="preserve">A. Back </w:t>
      </w:r>
      <w:r w:rsidRPr="00313363">
        <w:rPr>
          <w:rFonts w:ascii="Times New Roman" w:hAnsi="Times New Roman" w:cs="Times New Roman"/>
          <w:i/>
          <w:iCs/>
        </w:rPr>
        <w:t>et al.</w:t>
      </w:r>
      <w:r w:rsidRPr="00313363">
        <w:rPr>
          <w:rFonts w:ascii="Times New Roman" w:hAnsi="Times New Roman" w:cs="Times New Roman"/>
        </w:rPr>
        <w:t>, « Enabling Blockchain Innovations with Pegged Sidechains ».</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0]</w:t>
      </w:r>
      <w:r w:rsidRPr="00313363">
        <w:rPr>
          <w:rFonts w:ascii="Times New Roman" w:hAnsi="Times New Roman" w:cs="Times New Roman"/>
          <w:lang w:val="fr-FR"/>
        </w:rPr>
        <w:tab/>
        <w:t xml:space="preserve">« Éléments Fondamentaux d’un Bloc dans la Blockchain - W3r.one Magazine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1 octo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3r.one/fr/blog/blockchain-web3/architecture-blockchain/conception-de-blocs/elements-fondamentaux-bloc-blockchain</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1]</w:t>
      </w:r>
      <w:r w:rsidRPr="00313363">
        <w:rPr>
          <w:rFonts w:ascii="Times New Roman" w:hAnsi="Times New Roman" w:cs="Times New Roman"/>
          <w:lang w:val="fr-FR"/>
        </w:rPr>
        <w:tab/>
        <w:t xml:space="preserve">« (PDF) CHAPITRE III : État de l’art de la Blockchain », </w:t>
      </w:r>
      <w:proofErr w:type="spellStart"/>
      <w:r w:rsidRPr="00313363">
        <w:rPr>
          <w:rFonts w:ascii="Times New Roman" w:hAnsi="Times New Roman" w:cs="Times New Roman"/>
          <w:lang w:val="fr-FR"/>
        </w:rPr>
        <w:t>ResearchGate</w:t>
      </w:r>
      <w:proofErr w:type="spellEnd"/>
      <w:r w:rsidRPr="00313363">
        <w:rPr>
          <w:rFonts w:ascii="Times New Roman" w:hAnsi="Times New Roman" w:cs="Times New Roman"/>
          <w:lang w:val="fr-FR"/>
        </w:rPr>
        <w:t xml:space="preserve">.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1 octo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w:t>
      </w:r>
      <w:r w:rsidRPr="00313363">
        <w:rPr>
          <w:rFonts w:ascii="Times New Roman" w:hAnsi="Times New Roman" w:cs="Times New Roman"/>
          <w:lang w:val="fr-FR"/>
        </w:rPr>
        <w:lastRenderedPageBreak/>
        <w:t>https://www.researchgate.net/publication/335174496_CHAPITRE_III_Etat_de_l'art_de_la_Blockchain</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2]</w:t>
      </w:r>
      <w:r w:rsidRPr="00313363">
        <w:rPr>
          <w:rFonts w:ascii="Times New Roman" w:hAnsi="Times New Roman" w:cs="Times New Roman"/>
          <w:lang w:val="fr-FR"/>
        </w:rPr>
        <w:tab/>
        <w:t xml:space="preserve">« Blockchain </w:t>
      </w:r>
      <w:proofErr w:type="spellStart"/>
      <w:r w:rsidRPr="00313363">
        <w:rPr>
          <w:rFonts w:ascii="Times New Roman" w:hAnsi="Times New Roman" w:cs="Times New Roman"/>
          <w:lang w:val="fr-FR"/>
        </w:rPr>
        <w:t>Demo</w:t>
      </w:r>
      <w:proofErr w:type="spellEnd"/>
      <w:r w:rsidRPr="00313363">
        <w:rPr>
          <w:rFonts w:ascii="Times New Roman" w:hAnsi="Times New Roman" w:cs="Times New Roman"/>
          <w:lang w:val="fr-FR"/>
        </w:rPr>
        <w:t xml:space="preserve">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23 janvier 2025.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andersbrownworth.com/blockchain/hash</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3]</w:t>
      </w:r>
      <w:r w:rsidRPr="00313363">
        <w:rPr>
          <w:rFonts w:ascii="Times New Roman" w:hAnsi="Times New Roman" w:cs="Times New Roman"/>
          <w:lang w:val="fr-FR"/>
        </w:rPr>
        <w:tab/>
        <w:t xml:space="preserve">É. Larousse, « Définitions : consensus - Dictionnaire de français Larousse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larousse.fr/dictionnaires/francais/consensus/18357</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4]</w:t>
      </w:r>
      <w:r w:rsidRPr="00313363">
        <w:rPr>
          <w:rFonts w:ascii="Times New Roman" w:hAnsi="Times New Roman" w:cs="Times New Roman"/>
          <w:lang w:val="fr-FR"/>
        </w:rPr>
        <w:tab/>
        <w:t xml:space="preserve">« Consensus : Définition simple et facile du dictionnaire ».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linternaute.fr/dictionnaire/fr/definition/consensus/</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lang w:val="fr-FR"/>
        </w:rPr>
        <w:t>[25]</w:t>
      </w:r>
      <w:r w:rsidRPr="00313363">
        <w:rPr>
          <w:rFonts w:ascii="Times New Roman" w:hAnsi="Times New Roman" w:cs="Times New Roman"/>
          <w:lang w:val="fr-FR"/>
        </w:rPr>
        <w:tab/>
        <w:t xml:space="preserve">« Qu’est-ce que le consensus ? Guide du débutant », Qu’est-ce que le consensus ? Guide du débutant. 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15 septem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crypto.com/fr/university/consensus-mechanisms-explained</w:t>
      </w:r>
    </w:p>
    <w:p w:rsidR="00313363" w:rsidRPr="00313363" w:rsidRDefault="00313363" w:rsidP="00313363">
      <w:pPr>
        <w:pStyle w:val="Bibliographie"/>
        <w:rPr>
          <w:rFonts w:ascii="Times New Roman" w:hAnsi="Times New Roman" w:cs="Times New Roman"/>
        </w:rPr>
      </w:pPr>
      <w:r w:rsidRPr="00313363">
        <w:rPr>
          <w:rFonts w:ascii="Times New Roman" w:hAnsi="Times New Roman" w:cs="Times New Roman"/>
        </w:rPr>
        <w:t>[26]</w:t>
      </w:r>
      <w:r w:rsidRPr="00313363">
        <w:rPr>
          <w:rFonts w:ascii="Times New Roman" w:hAnsi="Times New Roman" w:cs="Times New Roman"/>
        </w:rPr>
        <w:tab/>
        <w:t xml:space="preserve">I. </w:t>
      </w:r>
      <w:proofErr w:type="spellStart"/>
      <w:r w:rsidRPr="00313363">
        <w:rPr>
          <w:rFonts w:ascii="Times New Roman" w:hAnsi="Times New Roman" w:cs="Times New Roman"/>
        </w:rPr>
        <w:t>Meirobie</w:t>
      </w:r>
      <w:proofErr w:type="spellEnd"/>
      <w:r w:rsidRPr="00313363">
        <w:rPr>
          <w:rFonts w:ascii="Times New Roman" w:hAnsi="Times New Roman" w:cs="Times New Roman"/>
        </w:rPr>
        <w:t xml:space="preserve">, A. P. </w:t>
      </w:r>
      <w:proofErr w:type="spellStart"/>
      <w:r w:rsidRPr="00313363">
        <w:rPr>
          <w:rFonts w:ascii="Times New Roman" w:hAnsi="Times New Roman" w:cs="Times New Roman"/>
        </w:rPr>
        <w:t>Irawan</w:t>
      </w:r>
      <w:proofErr w:type="spellEnd"/>
      <w:r w:rsidRPr="00313363">
        <w:rPr>
          <w:rFonts w:ascii="Times New Roman" w:hAnsi="Times New Roman" w:cs="Times New Roman"/>
        </w:rPr>
        <w:t xml:space="preserve">, H. T. </w:t>
      </w:r>
      <w:proofErr w:type="spellStart"/>
      <w:r w:rsidRPr="00313363">
        <w:rPr>
          <w:rFonts w:ascii="Times New Roman" w:hAnsi="Times New Roman" w:cs="Times New Roman"/>
        </w:rPr>
        <w:t>Sukmana</w:t>
      </w:r>
      <w:proofErr w:type="spellEnd"/>
      <w:r w:rsidRPr="00313363">
        <w:rPr>
          <w:rFonts w:ascii="Times New Roman" w:hAnsi="Times New Roman" w:cs="Times New Roman"/>
        </w:rPr>
        <w:t xml:space="preserve">, D. P. </w:t>
      </w:r>
      <w:proofErr w:type="spellStart"/>
      <w:r w:rsidRPr="00313363">
        <w:rPr>
          <w:rFonts w:ascii="Times New Roman" w:hAnsi="Times New Roman" w:cs="Times New Roman"/>
        </w:rPr>
        <w:t>Lazirkha</w:t>
      </w:r>
      <w:proofErr w:type="spellEnd"/>
      <w:r w:rsidRPr="00313363">
        <w:rPr>
          <w:rFonts w:ascii="Times New Roman" w:hAnsi="Times New Roman" w:cs="Times New Roman"/>
        </w:rPr>
        <w:t xml:space="preserve">, et N. P. L. </w:t>
      </w:r>
      <w:proofErr w:type="spellStart"/>
      <w:r w:rsidRPr="00313363">
        <w:rPr>
          <w:rFonts w:ascii="Times New Roman" w:hAnsi="Times New Roman" w:cs="Times New Roman"/>
        </w:rPr>
        <w:t>Santoso</w:t>
      </w:r>
      <w:proofErr w:type="spellEnd"/>
      <w:r w:rsidRPr="00313363">
        <w:rPr>
          <w:rFonts w:ascii="Times New Roman" w:hAnsi="Times New Roman" w:cs="Times New Roman"/>
        </w:rPr>
        <w:t xml:space="preserve">, « Framework Authentication e-document using Blockchain Technology on the Government system », </w:t>
      </w:r>
      <w:r w:rsidRPr="00313363">
        <w:rPr>
          <w:rFonts w:ascii="Times New Roman" w:hAnsi="Times New Roman" w:cs="Times New Roman"/>
          <w:i/>
          <w:iCs/>
        </w:rPr>
        <w:t xml:space="preserve">Int. J. </w:t>
      </w:r>
      <w:proofErr w:type="spellStart"/>
      <w:r w:rsidRPr="00313363">
        <w:rPr>
          <w:rFonts w:ascii="Times New Roman" w:hAnsi="Times New Roman" w:cs="Times New Roman"/>
          <w:i/>
          <w:iCs/>
        </w:rPr>
        <w:t>Artif</w:t>
      </w:r>
      <w:proofErr w:type="spellEnd"/>
      <w:r w:rsidRPr="00313363">
        <w:rPr>
          <w:rFonts w:ascii="Times New Roman" w:hAnsi="Times New Roman" w:cs="Times New Roman"/>
          <w:i/>
          <w:iCs/>
        </w:rPr>
        <w:t xml:space="preserve">. </w:t>
      </w:r>
      <w:proofErr w:type="spellStart"/>
      <w:r w:rsidRPr="00313363">
        <w:rPr>
          <w:rFonts w:ascii="Times New Roman" w:hAnsi="Times New Roman" w:cs="Times New Roman"/>
          <w:i/>
          <w:iCs/>
        </w:rPr>
        <w:t>Intell</w:t>
      </w:r>
      <w:proofErr w:type="spellEnd"/>
      <w:r w:rsidRPr="00313363">
        <w:rPr>
          <w:rFonts w:ascii="Times New Roman" w:hAnsi="Times New Roman" w:cs="Times New Roman"/>
          <w:i/>
          <w:iCs/>
        </w:rPr>
        <w:t>. Res.</w:t>
      </w:r>
      <w:r w:rsidRPr="00313363">
        <w:rPr>
          <w:rFonts w:ascii="Times New Roman" w:hAnsi="Times New Roman" w:cs="Times New Roman"/>
        </w:rPr>
        <w:t>, vol. 6, n</w:t>
      </w:r>
      <w:r w:rsidRPr="00313363">
        <w:rPr>
          <w:rFonts w:ascii="Times New Roman" w:hAnsi="Times New Roman" w:cs="Times New Roman"/>
          <w:vertAlign w:val="superscript"/>
        </w:rPr>
        <w:t>o</w:t>
      </w:r>
      <w:r w:rsidRPr="00313363">
        <w:rPr>
          <w:rFonts w:ascii="Times New Roman" w:hAnsi="Times New Roman" w:cs="Times New Roman"/>
        </w:rPr>
        <w:t xml:space="preserve"> 2, Art. n</w:t>
      </w:r>
      <w:r w:rsidRPr="00313363">
        <w:rPr>
          <w:rFonts w:ascii="Times New Roman" w:hAnsi="Times New Roman" w:cs="Times New Roman"/>
          <w:vertAlign w:val="superscript"/>
        </w:rPr>
        <w:t>o</w:t>
      </w:r>
      <w:r w:rsidRPr="00313363">
        <w:rPr>
          <w:rFonts w:ascii="Times New Roman" w:hAnsi="Times New Roman" w:cs="Times New Roman"/>
        </w:rPr>
        <w:t xml:space="preserve"> 2, </w:t>
      </w:r>
      <w:proofErr w:type="spellStart"/>
      <w:r w:rsidRPr="00313363">
        <w:rPr>
          <w:rFonts w:ascii="Times New Roman" w:hAnsi="Times New Roman" w:cs="Times New Roman"/>
        </w:rPr>
        <w:t>déc</w:t>
      </w:r>
      <w:proofErr w:type="spellEnd"/>
      <w:r w:rsidRPr="00313363">
        <w:rPr>
          <w:rFonts w:ascii="Times New Roman" w:hAnsi="Times New Roman" w:cs="Times New Roman"/>
        </w:rPr>
        <w:t xml:space="preserve">. 2022, </w:t>
      </w:r>
      <w:proofErr w:type="spellStart"/>
      <w:r w:rsidRPr="00313363">
        <w:rPr>
          <w:rFonts w:ascii="Times New Roman" w:hAnsi="Times New Roman" w:cs="Times New Roman"/>
        </w:rPr>
        <w:t>doi</w:t>
      </w:r>
      <w:proofErr w:type="spellEnd"/>
      <w:r w:rsidRPr="00313363">
        <w:rPr>
          <w:rFonts w:ascii="Times New Roman" w:hAnsi="Times New Roman" w:cs="Times New Roman"/>
        </w:rPr>
        <w:t>: 10.29099/</w:t>
      </w:r>
      <w:proofErr w:type="gramStart"/>
      <w:r w:rsidRPr="00313363">
        <w:rPr>
          <w:rFonts w:ascii="Times New Roman" w:hAnsi="Times New Roman" w:cs="Times New Roman"/>
        </w:rPr>
        <w:t>ijair.v</w:t>
      </w:r>
      <w:proofErr w:type="gramEnd"/>
      <w:r w:rsidRPr="00313363">
        <w:rPr>
          <w:rFonts w:ascii="Times New Roman" w:hAnsi="Times New Roman" w:cs="Times New Roman"/>
        </w:rPr>
        <w:t>6i2.294.</w:t>
      </w:r>
    </w:p>
    <w:p w:rsidR="00313363" w:rsidRPr="00313363" w:rsidRDefault="00313363" w:rsidP="00313363">
      <w:pPr>
        <w:pStyle w:val="Bibliographie"/>
        <w:rPr>
          <w:rFonts w:ascii="Times New Roman" w:hAnsi="Times New Roman" w:cs="Times New Roman"/>
          <w:lang w:val="fr-FR"/>
        </w:rPr>
      </w:pPr>
      <w:r w:rsidRPr="00313363">
        <w:rPr>
          <w:rFonts w:ascii="Times New Roman" w:hAnsi="Times New Roman" w:cs="Times New Roman"/>
        </w:rPr>
        <w:t>[27]</w:t>
      </w:r>
      <w:r w:rsidRPr="00313363">
        <w:rPr>
          <w:rFonts w:ascii="Times New Roman" w:hAnsi="Times New Roman" w:cs="Times New Roman"/>
        </w:rPr>
        <w:tab/>
        <w:t xml:space="preserve">« ISO/TC 307 - Blockchain and distributed ledger technologies ». </w:t>
      </w:r>
      <w:r w:rsidRPr="00313363">
        <w:rPr>
          <w:rFonts w:ascii="Times New Roman" w:hAnsi="Times New Roman" w:cs="Times New Roman"/>
          <w:lang w:val="fr-FR"/>
        </w:rPr>
        <w:t xml:space="preserve">Consulté </w:t>
      </w:r>
      <w:proofErr w:type="gramStart"/>
      <w:r w:rsidRPr="00313363">
        <w:rPr>
          <w:rFonts w:ascii="Times New Roman" w:hAnsi="Times New Roman" w:cs="Times New Roman"/>
          <w:lang w:val="fr-FR"/>
        </w:rPr>
        <w:t>le:</w:t>
      </w:r>
      <w:proofErr w:type="gramEnd"/>
      <w:r w:rsidRPr="00313363">
        <w:rPr>
          <w:rFonts w:ascii="Times New Roman" w:hAnsi="Times New Roman" w:cs="Times New Roman"/>
          <w:lang w:val="fr-FR"/>
        </w:rPr>
        <w:t xml:space="preserve"> 31 octobre 2024. [En ligne]. Disponible </w:t>
      </w:r>
      <w:proofErr w:type="gramStart"/>
      <w:r w:rsidRPr="00313363">
        <w:rPr>
          <w:rFonts w:ascii="Times New Roman" w:hAnsi="Times New Roman" w:cs="Times New Roman"/>
          <w:lang w:val="fr-FR"/>
        </w:rPr>
        <w:t>sur:</w:t>
      </w:r>
      <w:proofErr w:type="gramEnd"/>
      <w:r w:rsidRPr="00313363">
        <w:rPr>
          <w:rFonts w:ascii="Times New Roman" w:hAnsi="Times New Roman" w:cs="Times New Roman"/>
          <w:lang w:val="fr-FR"/>
        </w:rPr>
        <w:t xml:space="preserve">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88906406"/>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2">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43"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4">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2977" w:rsidRDefault="00332977" w:rsidP="004936BB">
      <w:pPr>
        <w:spacing w:after="0" w:line="240" w:lineRule="auto"/>
      </w:pPr>
      <w:r>
        <w:separator/>
      </w:r>
    </w:p>
  </w:endnote>
  <w:endnote w:type="continuationSeparator" w:id="0">
    <w:p w:rsidR="00332977" w:rsidRDefault="00332977"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201C45" w:rsidRDefault="00201C45">
        <w:pPr>
          <w:pStyle w:val="Pieddepage"/>
          <w:jc w:val="right"/>
        </w:pPr>
        <w:r>
          <w:rPr>
            <w:lang w:val="fr-FR"/>
          </w:rPr>
          <w:t xml:space="preserve">Page | </w:t>
        </w:r>
        <w:r>
          <w:fldChar w:fldCharType="begin"/>
        </w:r>
        <w:r>
          <w:instrText>PAGE   \* MERGEFORMAT</w:instrText>
        </w:r>
        <w:r>
          <w:fldChar w:fldCharType="separate"/>
        </w:r>
        <w:r w:rsidR="00313363" w:rsidRPr="00313363">
          <w:rPr>
            <w:noProof/>
            <w:lang w:val="fr-FR"/>
          </w:rPr>
          <w:t>33</w:t>
        </w:r>
        <w:r>
          <w:fldChar w:fldCharType="end"/>
        </w:r>
        <w:r>
          <w:rPr>
            <w:lang w:val="fr-FR"/>
          </w:rPr>
          <w:t xml:space="preserve"> </w:t>
        </w:r>
      </w:p>
    </w:sdtContent>
  </w:sdt>
  <w:p w:rsidR="00201C45" w:rsidRDefault="00201C4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2977" w:rsidRDefault="00332977" w:rsidP="004936BB">
      <w:pPr>
        <w:spacing w:after="0" w:line="240" w:lineRule="auto"/>
      </w:pPr>
      <w:r>
        <w:separator/>
      </w:r>
    </w:p>
  </w:footnote>
  <w:footnote w:type="continuationSeparator" w:id="0">
    <w:p w:rsidR="00332977" w:rsidRDefault="00332977" w:rsidP="004936BB">
      <w:pPr>
        <w:spacing w:after="0" w:line="240" w:lineRule="auto"/>
      </w:pPr>
      <w:r>
        <w:continuationSeparator/>
      </w:r>
    </w:p>
  </w:footnote>
  <w:footnote w:id="1">
    <w:p w:rsidR="0014459C" w:rsidRPr="00C366EC" w:rsidRDefault="0014459C" w:rsidP="0014459C">
      <w:pPr>
        <w:pStyle w:val="Notedebasdepage"/>
        <w:rPr>
          <w:rFonts w:ascii="Times New Roman" w:hAnsi="Times New Roman" w:cs="Times New Roman"/>
          <w:sz w:val="18"/>
          <w:lang w:val="fr-FR"/>
        </w:rPr>
      </w:pPr>
      <w:r w:rsidRPr="00C366EC">
        <w:rPr>
          <w:rStyle w:val="Appelnotedebasdep"/>
          <w:rFonts w:ascii="Times New Roman" w:hAnsi="Times New Roman" w:cs="Times New Roman"/>
          <w:sz w:val="18"/>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292"/>
    <w:multiLevelType w:val="hybridMultilevel"/>
    <w:tmpl w:val="9B0CC3B2"/>
    <w:lvl w:ilvl="0" w:tplc="2C9CC84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3670F"/>
    <w:multiLevelType w:val="hybridMultilevel"/>
    <w:tmpl w:val="1494B798"/>
    <w:lvl w:ilvl="0" w:tplc="2022086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502CD"/>
    <w:multiLevelType w:val="hybridMultilevel"/>
    <w:tmpl w:val="66A66E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83469"/>
    <w:multiLevelType w:val="multilevel"/>
    <w:tmpl w:val="9FE235C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24105CE"/>
    <w:multiLevelType w:val="multilevel"/>
    <w:tmpl w:val="B9E04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ED39B4"/>
    <w:multiLevelType w:val="hybridMultilevel"/>
    <w:tmpl w:val="D2848C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F3492"/>
    <w:multiLevelType w:val="multilevel"/>
    <w:tmpl w:val="2946C88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6B6655"/>
    <w:multiLevelType w:val="multilevel"/>
    <w:tmpl w:val="3926E800"/>
    <w:lvl w:ilvl="0">
      <w:start w:val="1"/>
      <w:numFmt w:val="upperRoman"/>
      <w:lvlText w:val="%1."/>
      <w:lvlJc w:val="left"/>
      <w:pPr>
        <w:ind w:left="0" w:firstLine="0"/>
      </w:pPr>
      <w:rPr>
        <w:rFonts w:hint="default"/>
      </w:rPr>
    </w:lvl>
    <w:lvl w:ilvl="1">
      <w:start w:val="1"/>
      <w:numFmt w:val="upperRoman"/>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625CF8"/>
    <w:multiLevelType w:val="multilevel"/>
    <w:tmpl w:val="6ADAC5E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E454EB9"/>
    <w:multiLevelType w:val="hybridMultilevel"/>
    <w:tmpl w:val="8A8CB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E01DD"/>
    <w:multiLevelType w:val="hybridMultilevel"/>
    <w:tmpl w:val="4A307A4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F9C1168"/>
    <w:multiLevelType w:val="hybridMultilevel"/>
    <w:tmpl w:val="0BD6652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3275F6"/>
    <w:multiLevelType w:val="hybridMultilevel"/>
    <w:tmpl w:val="DB90B89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573F64"/>
    <w:multiLevelType w:val="multilevel"/>
    <w:tmpl w:val="5BB233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EE1E28"/>
    <w:multiLevelType w:val="hybridMultilevel"/>
    <w:tmpl w:val="6B0E6D88"/>
    <w:lvl w:ilvl="0" w:tplc="A0E84F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2E13774"/>
    <w:multiLevelType w:val="multilevel"/>
    <w:tmpl w:val="AE7A1F5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6A55097"/>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DA3C24"/>
    <w:multiLevelType w:val="multilevel"/>
    <w:tmpl w:val="56D6A61C"/>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75D2476D"/>
    <w:multiLevelType w:val="multilevel"/>
    <w:tmpl w:val="C624EAD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0"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F47883"/>
    <w:multiLevelType w:val="hybridMultilevel"/>
    <w:tmpl w:val="33A00B0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BC6125"/>
    <w:multiLevelType w:val="multilevel"/>
    <w:tmpl w:val="32F0955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3"/>
  </w:num>
  <w:num w:numId="3">
    <w:abstractNumId w:val="41"/>
  </w:num>
  <w:num w:numId="4">
    <w:abstractNumId w:val="20"/>
  </w:num>
  <w:num w:numId="5">
    <w:abstractNumId w:val="7"/>
  </w:num>
  <w:num w:numId="6">
    <w:abstractNumId w:val="26"/>
  </w:num>
  <w:num w:numId="7">
    <w:abstractNumId w:val="0"/>
  </w:num>
  <w:num w:numId="8">
    <w:abstractNumId w:val="24"/>
  </w:num>
  <w:num w:numId="9">
    <w:abstractNumId w:val="5"/>
  </w:num>
  <w:num w:numId="10">
    <w:abstractNumId w:val="1"/>
  </w:num>
  <w:num w:numId="11">
    <w:abstractNumId w:val="28"/>
  </w:num>
  <w:num w:numId="12">
    <w:abstractNumId w:val="2"/>
  </w:num>
  <w:num w:numId="13">
    <w:abstractNumId w:val="28"/>
  </w:num>
  <w:num w:numId="14">
    <w:abstractNumId w:val="28"/>
  </w:num>
  <w:num w:numId="15">
    <w:abstractNumId w:val="44"/>
  </w:num>
  <w:num w:numId="16">
    <w:abstractNumId w:val="42"/>
  </w:num>
  <w:num w:numId="17">
    <w:abstractNumId w:val="13"/>
  </w:num>
  <w:num w:numId="18">
    <w:abstractNumId w:val="9"/>
  </w:num>
  <w:num w:numId="19">
    <w:abstractNumId w:val="4"/>
  </w:num>
  <w:num w:numId="20">
    <w:abstractNumId w:val="39"/>
  </w:num>
  <w:num w:numId="21">
    <w:abstractNumId w:val="11"/>
  </w:num>
  <w:num w:numId="22">
    <w:abstractNumId w:val="6"/>
  </w:num>
  <w:num w:numId="23">
    <w:abstractNumId w:val="30"/>
  </w:num>
  <w:num w:numId="24">
    <w:abstractNumId w:val="32"/>
  </w:num>
  <w:num w:numId="25">
    <w:abstractNumId w:val="3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17"/>
  </w:num>
  <w:num w:numId="27">
    <w:abstractNumId w:val="21"/>
  </w:num>
  <w:num w:numId="28">
    <w:abstractNumId w:val="3"/>
  </w:num>
  <w:num w:numId="29">
    <w:abstractNumId w:val="25"/>
  </w:num>
  <w:num w:numId="30">
    <w:abstractNumId w:val="33"/>
  </w:num>
  <w:num w:numId="31">
    <w:abstractNumId w:val="12"/>
  </w:num>
  <w:num w:numId="32">
    <w:abstractNumId w:val="37"/>
  </w:num>
  <w:num w:numId="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35"/>
  </w:num>
  <w:num w:numId="36">
    <w:abstractNumId w:val="22"/>
  </w:num>
  <w:num w:numId="37">
    <w:abstractNumId w:val="43"/>
  </w:num>
  <w:num w:numId="38">
    <w:abstractNumId w:val="10"/>
  </w:num>
  <w:num w:numId="39">
    <w:abstractNumId w:val="27"/>
  </w:num>
  <w:num w:numId="40">
    <w:abstractNumId w:val="40"/>
  </w:num>
  <w:num w:numId="41">
    <w:abstractNumId w:val="31"/>
  </w:num>
  <w:num w:numId="42">
    <w:abstractNumId w:val="29"/>
  </w:num>
  <w:num w:numId="43">
    <w:abstractNumId w:val="15"/>
  </w:num>
  <w:num w:numId="44">
    <w:abstractNumId w:val="34"/>
  </w:num>
  <w:num w:numId="45">
    <w:abstractNumId w:val="8"/>
  </w:num>
  <w:num w:numId="46">
    <w:abstractNumId w:val="19"/>
  </w:num>
  <w:num w:numId="47">
    <w:abstractNumId w:val="36"/>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332B"/>
    <w:rsid w:val="000035E1"/>
    <w:rsid w:val="000042A0"/>
    <w:rsid w:val="00004BB3"/>
    <w:rsid w:val="00006D1F"/>
    <w:rsid w:val="000072E9"/>
    <w:rsid w:val="000116F2"/>
    <w:rsid w:val="00011C31"/>
    <w:rsid w:val="0001390F"/>
    <w:rsid w:val="00014520"/>
    <w:rsid w:val="0001560D"/>
    <w:rsid w:val="000166FB"/>
    <w:rsid w:val="000173E0"/>
    <w:rsid w:val="00017C36"/>
    <w:rsid w:val="000207C3"/>
    <w:rsid w:val="0002081D"/>
    <w:rsid w:val="000208BB"/>
    <w:rsid w:val="00022C0C"/>
    <w:rsid w:val="00022DD4"/>
    <w:rsid w:val="0002648D"/>
    <w:rsid w:val="000277BA"/>
    <w:rsid w:val="00027870"/>
    <w:rsid w:val="000306A4"/>
    <w:rsid w:val="00031629"/>
    <w:rsid w:val="00032C3C"/>
    <w:rsid w:val="0003342B"/>
    <w:rsid w:val="000335C0"/>
    <w:rsid w:val="00033747"/>
    <w:rsid w:val="000338FA"/>
    <w:rsid w:val="00034383"/>
    <w:rsid w:val="00034835"/>
    <w:rsid w:val="000351F5"/>
    <w:rsid w:val="0003531A"/>
    <w:rsid w:val="00036374"/>
    <w:rsid w:val="00036510"/>
    <w:rsid w:val="00041C88"/>
    <w:rsid w:val="00041CBE"/>
    <w:rsid w:val="00042C61"/>
    <w:rsid w:val="0004432B"/>
    <w:rsid w:val="0004502D"/>
    <w:rsid w:val="00046251"/>
    <w:rsid w:val="00051AB7"/>
    <w:rsid w:val="00051D79"/>
    <w:rsid w:val="00053566"/>
    <w:rsid w:val="00053ECD"/>
    <w:rsid w:val="0005438A"/>
    <w:rsid w:val="00054AB3"/>
    <w:rsid w:val="00054D1A"/>
    <w:rsid w:val="00056087"/>
    <w:rsid w:val="000568B6"/>
    <w:rsid w:val="00056960"/>
    <w:rsid w:val="00056C5D"/>
    <w:rsid w:val="00060141"/>
    <w:rsid w:val="00062014"/>
    <w:rsid w:val="000629B2"/>
    <w:rsid w:val="00062FD3"/>
    <w:rsid w:val="0006335F"/>
    <w:rsid w:val="00063DA3"/>
    <w:rsid w:val="00065545"/>
    <w:rsid w:val="00065E0C"/>
    <w:rsid w:val="00065E30"/>
    <w:rsid w:val="000667AF"/>
    <w:rsid w:val="000707CD"/>
    <w:rsid w:val="000715F5"/>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418B"/>
    <w:rsid w:val="000841C0"/>
    <w:rsid w:val="0008539D"/>
    <w:rsid w:val="00085845"/>
    <w:rsid w:val="0008597E"/>
    <w:rsid w:val="0008618A"/>
    <w:rsid w:val="0008726A"/>
    <w:rsid w:val="00087758"/>
    <w:rsid w:val="00087AF6"/>
    <w:rsid w:val="00087EAE"/>
    <w:rsid w:val="00091376"/>
    <w:rsid w:val="0009195F"/>
    <w:rsid w:val="00091F8A"/>
    <w:rsid w:val="000927AE"/>
    <w:rsid w:val="00092E0F"/>
    <w:rsid w:val="000935DF"/>
    <w:rsid w:val="00094047"/>
    <w:rsid w:val="0009434A"/>
    <w:rsid w:val="00094F69"/>
    <w:rsid w:val="000956DE"/>
    <w:rsid w:val="00095D03"/>
    <w:rsid w:val="00096C5B"/>
    <w:rsid w:val="000971B0"/>
    <w:rsid w:val="0009758D"/>
    <w:rsid w:val="00097C25"/>
    <w:rsid w:val="000A007C"/>
    <w:rsid w:val="000A0240"/>
    <w:rsid w:val="000A2E71"/>
    <w:rsid w:val="000A336B"/>
    <w:rsid w:val="000A3D3B"/>
    <w:rsid w:val="000A442E"/>
    <w:rsid w:val="000A4C9B"/>
    <w:rsid w:val="000A6126"/>
    <w:rsid w:val="000A62F2"/>
    <w:rsid w:val="000A6409"/>
    <w:rsid w:val="000A651F"/>
    <w:rsid w:val="000A69B1"/>
    <w:rsid w:val="000A7FE4"/>
    <w:rsid w:val="000B046E"/>
    <w:rsid w:val="000B140C"/>
    <w:rsid w:val="000B1576"/>
    <w:rsid w:val="000B1BEE"/>
    <w:rsid w:val="000B1CBD"/>
    <w:rsid w:val="000B25C3"/>
    <w:rsid w:val="000B2BDC"/>
    <w:rsid w:val="000B3E90"/>
    <w:rsid w:val="000B4E74"/>
    <w:rsid w:val="000B599B"/>
    <w:rsid w:val="000B5DF5"/>
    <w:rsid w:val="000B6844"/>
    <w:rsid w:val="000B694D"/>
    <w:rsid w:val="000B6EAD"/>
    <w:rsid w:val="000C0497"/>
    <w:rsid w:val="000C0D8A"/>
    <w:rsid w:val="000C14DA"/>
    <w:rsid w:val="000C2113"/>
    <w:rsid w:val="000C3BD5"/>
    <w:rsid w:val="000C44A4"/>
    <w:rsid w:val="000C7B55"/>
    <w:rsid w:val="000C7BBB"/>
    <w:rsid w:val="000D1401"/>
    <w:rsid w:val="000D1E7B"/>
    <w:rsid w:val="000D25F0"/>
    <w:rsid w:val="000D260B"/>
    <w:rsid w:val="000D2726"/>
    <w:rsid w:val="000D2AD0"/>
    <w:rsid w:val="000D346C"/>
    <w:rsid w:val="000D4089"/>
    <w:rsid w:val="000D424A"/>
    <w:rsid w:val="000D45EC"/>
    <w:rsid w:val="000D4EE1"/>
    <w:rsid w:val="000D5FB4"/>
    <w:rsid w:val="000D6540"/>
    <w:rsid w:val="000D740C"/>
    <w:rsid w:val="000E06DF"/>
    <w:rsid w:val="000E0A7B"/>
    <w:rsid w:val="000E0A7E"/>
    <w:rsid w:val="000E1B41"/>
    <w:rsid w:val="000E21B9"/>
    <w:rsid w:val="000E295E"/>
    <w:rsid w:val="000E3663"/>
    <w:rsid w:val="000E3CD3"/>
    <w:rsid w:val="000E41B8"/>
    <w:rsid w:val="000E45D5"/>
    <w:rsid w:val="000E4B24"/>
    <w:rsid w:val="000E5680"/>
    <w:rsid w:val="000E5C43"/>
    <w:rsid w:val="000E5E66"/>
    <w:rsid w:val="000E6339"/>
    <w:rsid w:val="000E7FCD"/>
    <w:rsid w:val="000F09CE"/>
    <w:rsid w:val="000F25D0"/>
    <w:rsid w:val="000F361C"/>
    <w:rsid w:val="000F3BAD"/>
    <w:rsid w:val="000F4C34"/>
    <w:rsid w:val="000F710E"/>
    <w:rsid w:val="000F7CB4"/>
    <w:rsid w:val="00102352"/>
    <w:rsid w:val="00103A8F"/>
    <w:rsid w:val="00104982"/>
    <w:rsid w:val="00106E0C"/>
    <w:rsid w:val="00106F51"/>
    <w:rsid w:val="001075BC"/>
    <w:rsid w:val="0011058A"/>
    <w:rsid w:val="00110736"/>
    <w:rsid w:val="001111D0"/>
    <w:rsid w:val="001134CB"/>
    <w:rsid w:val="00113A92"/>
    <w:rsid w:val="00114BA5"/>
    <w:rsid w:val="00115F37"/>
    <w:rsid w:val="00117609"/>
    <w:rsid w:val="001178D4"/>
    <w:rsid w:val="00120231"/>
    <w:rsid w:val="001210DC"/>
    <w:rsid w:val="001225A6"/>
    <w:rsid w:val="001235FE"/>
    <w:rsid w:val="00123900"/>
    <w:rsid w:val="00123AF9"/>
    <w:rsid w:val="00124147"/>
    <w:rsid w:val="001241DF"/>
    <w:rsid w:val="00124B5E"/>
    <w:rsid w:val="00127487"/>
    <w:rsid w:val="001276C9"/>
    <w:rsid w:val="0013003E"/>
    <w:rsid w:val="00130817"/>
    <w:rsid w:val="00130C30"/>
    <w:rsid w:val="0013246D"/>
    <w:rsid w:val="00132493"/>
    <w:rsid w:val="001338D4"/>
    <w:rsid w:val="00134E33"/>
    <w:rsid w:val="0013527C"/>
    <w:rsid w:val="00136F33"/>
    <w:rsid w:val="001400E7"/>
    <w:rsid w:val="00142750"/>
    <w:rsid w:val="001427D5"/>
    <w:rsid w:val="0014344F"/>
    <w:rsid w:val="00143637"/>
    <w:rsid w:val="0014459C"/>
    <w:rsid w:val="001449F9"/>
    <w:rsid w:val="00145941"/>
    <w:rsid w:val="00145AFA"/>
    <w:rsid w:val="00145EEB"/>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60018"/>
    <w:rsid w:val="001604B7"/>
    <w:rsid w:val="00162F73"/>
    <w:rsid w:val="001631E9"/>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AB6"/>
    <w:rsid w:val="00180336"/>
    <w:rsid w:val="001810DC"/>
    <w:rsid w:val="001811E9"/>
    <w:rsid w:val="00181961"/>
    <w:rsid w:val="00184479"/>
    <w:rsid w:val="00185634"/>
    <w:rsid w:val="001857D0"/>
    <w:rsid w:val="001874DC"/>
    <w:rsid w:val="00187F12"/>
    <w:rsid w:val="00190885"/>
    <w:rsid w:val="00190BC3"/>
    <w:rsid w:val="00190DC6"/>
    <w:rsid w:val="0019310D"/>
    <w:rsid w:val="00193225"/>
    <w:rsid w:val="00193EDA"/>
    <w:rsid w:val="00194566"/>
    <w:rsid w:val="0019520F"/>
    <w:rsid w:val="00195988"/>
    <w:rsid w:val="00196DDC"/>
    <w:rsid w:val="001973D2"/>
    <w:rsid w:val="00197F19"/>
    <w:rsid w:val="001A125A"/>
    <w:rsid w:val="001A2899"/>
    <w:rsid w:val="001A317E"/>
    <w:rsid w:val="001A42D9"/>
    <w:rsid w:val="001A4404"/>
    <w:rsid w:val="001A5176"/>
    <w:rsid w:val="001A529E"/>
    <w:rsid w:val="001A5353"/>
    <w:rsid w:val="001A57E6"/>
    <w:rsid w:val="001A67A1"/>
    <w:rsid w:val="001A69AB"/>
    <w:rsid w:val="001A70B0"/>
    <w:rsid w:val="001A7A30"/>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1C65"/>
    <w:rsid w:val="001C1F4C"/>
    <w:rsid w:val="001C2094"/>
    <w:rsid w:val="001C2FBB"/>
    <w:rsid w:val="001C3852"/>
    <w:rsid w:val="001C4EB6"/>
    <w:rsid w:val="001C5424"/>
    <w:rsid w:val="001C5ED7"/>
    <w:rsid w:val="001C5F7F"/>
    <w:rsid w:val="001D09F3"/>
    <w:rsid w:val="001D180F"/>
    <w:rsid w:val="001D24B9"/>
    <w:rsid w:val="001D49F3"/>
    <w:rsid w:val="001D53B3"/>
    <w:rsid w:val="001E0924"/>
    <w:rsid w:val="001E2811"/>
    <w:rsid w:val="001E2F80"/>
    <w:rsid w:val="001E3323"/>
    <w:rsid w:val="001E4CD7"/>
    <w:rsid w:val="001E550E"/>
    <w:rsid w:val="001E7350"/>
    <w:rsid w:val="001E7895"/>
    <w:rsid w:val="001F0582"/>
    <w:rsid w:val="001F05DA"/>
    <w:rsid w:val="001F16AE"/>
    <w:rsid w:val="001F25C4"/>
    <w:rsid w:val="001F354D"/>
    <w:rsid w:val="001F4355"/>
    <w:rsid w:val="001F56AF"/>
    <w:rsid w:val="001F62AC"/>
    <w:rsid w:val="001F6457"/>
    <w:rsid w:val="001F705E"/>
    <w:rsid w:val="001F7A07"/>
    <w:rsid w:val="001F7DB4"/>
    <w:rsid w:val="00200A39"/>
    <w:rsid w:val="00200C66"/>
    <w:rsid w:val="00201C45"/>
    <w:rsid w:val="00204435"/>
    <w:rsid w:val="0020469A"/>
    <w:rsid w:val="00204A5C"/>
    <w:rsid w:val="0020551F"/>
    <w:rsid w:val="00205583"/>
    <w:rsid w:val="0020794D"/>
    <w:rsid w:val="002079DA"/>
    <w:rsid w:val="002114A0"/>
    <w:rsid w:val="00211A6B"/>
    <w:rsid w:val="0021239C"/>
    <w:rsid w:val="0021246A"/>
    <w:rsid w:val="0021364D"/>
    <w:rsid w:val="00215262"/>
    <w:rsid w:val="00215609"/>
    <w:rsid w:val="00216289"/>
    <w:rsid w:val="00216C5F"/>
    <w:rsid w:val="00216DF2"/>
    <w:rsid w:val="0021706E"/>
    <w:rsid w:val="002174C9"/>
    <w:rsid w:val="00220ACC"/>
    <w:rsid w:val="002215EA"/>
    <w:rsid w:val="00221679"/>
    <w:rsid w:val="002218A8"/>
    <w:rsid w:val="00221C44"/>
    <w:rsid w:val="00222C71"/>
    <w:rsid w:val="00222E6E"/>
    <w:rsid w:val="00222F46"/>
    <w:rsid w:val="00223249"/>
    <w:rsid w:val="002238C3"/>
    <w:rsid w:val="00223BE0"/>
    <w:rsid w:val="00226059"/>
    <w:rsid w:val="00226E0B"/>
    <w:rsid w:val="0022749D"/>
    <w:rsid w:val="00230004"/>
    <w:rsid w:val="00230A14"/>
    <w:rsid w:val="00231DF4"/>
    <w:rsid w:val="0023209C"/>
    <w:rsid w:val="00234135"/>
    <w:rsid w:val="002344FC"/>
    <w:rsid w:val="00234E18"/>
    <w:rsid w:val="0023512F"/>
    <w:rsid w:val="0023655F"/>
    <w:rsid w:val="00236DDE"/>
    <w:rsid w:val="00237EB8"/>
    <w:rsid w:val="0024012C"/>
    <w:rsid w:val="00240577"/>
    <w:rsid w:val="002408B2"/>
    <w:rsid w:val="00240C9B"/>
    <w:rsid w:val="0024143D"/>
    <w:rsid w:val="00241814"/>
    <w:rsid w:val="00241875"/>
    <w:rsid w:val="00241E35"/>
    <w:rsid w:val="00242641"/>
    <w:rsid w:val="002434CB"/>
    <w:rsid w:val="00243C0A"/>
    <w:rsid w:val="00243D0F"/>
    <w:rsid w:val="00243F17"/>
    <w:rsid w:val="002446B1"/>
    <w:rsid w:val="002449FD"/>
    <w:rsid w:val="0024512D"/>
    <w:rsid w:val="00245523"/>
    <w:rsid w:val="002456BD"/>
    <w:rsid w:val="00245908"/>
    <w:rsid w:val="00245CBC"/>
    <w:rsid w:val="002463A0"/>
    <w:rsid w:val="00246443"/>
    <w:rsid w:val="00246C69"/>
    <w:rsid w:val="0024703A"/>
    <w:rsid w:val="002500A8"/>
    <w:rsid w:val="002528D3"/>
    <w:rsid w:val="00253BBA"/>
    <w:rsid w:val="0025426D"/>
    <w:rsid w:val="00254A61"/>
    <w:rsid w:val="00254BA4"/>
    <w:rsid w:val="00254FA3"/>
    <w:rsid w:val="00256CBB"/>
    <w:rsid w:val="002574B7"/>
    <w:rsid w:val="002576F6"/>
    <w:rsid w:val="00257C66"/>
    <w:rsid w:val="00260026"/>
    <w:rsid w:val="00260505"/>
    <w:rsid w:val="00260518"/>
    <w:rsid w:val="00261A30"/>
    <w:rsid w:val="00261EA6"/>
    <w:rsid w:val="00262052"/>
    <w:rsid w:val="00262AD2"/>
    <w:rsid w:val="00262F86"/>
    <w:rsid w:val="002647F6"/>
    <w:rsid w:val="002660D3"/>
    <w:rsid w:val="00266720"/>
    <w:rsid w:val="00266B12"/>
    <w:rsid w:val="00266E29"/>
    <w:rsid w:val="00266E9D"/>
    <w:rsid w:val="002716D1"/>
    <w:rsid w:val="00271E64"/>
    <w:rsid w:val="00273066"/>
    <w:rsid w:val="002732ED"/>
    <w:rsid w:val="0027333D"/>
    <w:rsid w:val="002733B5"/>
    <w:rsid w:val="00273441"/>
    <w:rsid w:val="00273D2D"/>
    <w:rsid w:val="002742BC"/>
    <w:rsid w:val="00275604"/>
    <w:rsid w:val="002758A7"/>
    <w:rsid w:val="00276DF2"/>
    <w:rsid w:val="00280869"/>
    <w:rsid w:val="00282775"/>
    <w:rsid w:val="0028292C"/>
    <w:rsid w:val="00285EE7"/>
    <w:rsid w:val="00286948"/>
    <w:rsid w:val="00286FA4"/>
    <w:rsid w:val="00287E4C"/>
    <w:rsid w:val="00290526"/>
    <w:rsid w:val="00292850"/>
    <w:rsid w:val="00292A21"/>
    <w:rsid w:val="00293227"/>
    <w:rsid w:val="00293AFE"/>
    <w:rsid w:val="00293C27"/>
    <w:rsid w:val="00294BBA"/>
    <w:rsid w:val="00295672"/>
    <w:rsid w:val="0029581F"/>
    <w:rsid w:val="00296930"/>
    <w:rsid w:val="00296A54"/>
    <w:rsid w:val="002A26F8"/>
    <w:rsid w:val="002A42CA"/>
    <w:rsid w:val="002A495C"/>
    <w:rsid w:val="002A4CBA"/>
    <w:rsid w:val="002A658B"/>
    <w:rsid w:val="002A7454"/>
    <w:rsid w:val="002A76B7"/>
    <w:rsid w:val="002B005D"/>
    <w:rsid w:val="002B0454"/>
    <w:rsid w:val="002B12B0"/>
    <w:rsid w:val="002B13D2"/>
    <w:rsid w:val="002B2B8E"/>
    <w:rsid w:val="002B4665"/>
    <w:rsid w:val="002B5387"/>
    <w:rsid w:val="002C0D54"/>
    <w:rsid w:val="002C0DF6"/>
    <w:rsid w:val="002C2544"/>
    <w:rsid w:val="002C28EE"/>
    <w:rsid w:val="002C33B3"/>
    <w:rsid w:val="002C46ED"/>
    <w:rsid w:val="002C5630"/>
    <w:rsid w:val="002D0D0B"/>
    <w:rsid w:val="002D1C34"/>
    <w:rsid w:val="002D2101"/>
    <w:rsid w:val="002D25C7"/>
    <w:rsid w:val="002D3B2D"/>
    <w:rsid w:val="002D49B2"/>
    <w:rsid w:val="002D4D6C"/>
    <w:rsid w:val="002D55EF"/>
    <w:rsid w:val="002D621F"/>
    <w:rsid w:val="002E111D"/>
    <w:rsid w:val="002E1425"/>
    <w:rsid w:val="002E17B3"/>
    <w:rsid w:val="002E1CBC"/>
    <w:rsid w:val="002E1ED7"/>
    <w:rsid w:val="002E21BE"/>
    <w:rsid w:val="002E3943"/>
    <w:rsid w:val="002E3974"/>
    <w:rsid w:val="002E3F82"/>
    <w:rsid w:val="002E4082"/>
    <w:rsid w:val="002E47DA"/>
    <w:rsid w:val="002E4DEA"/>
    <w:rsid w:val="002E5A0F"/>
    <w:rsid w:val="002E701D"/>
    <w:rsid w:val="002F104B"/>
    <w:rsid w:val="002F169E"/>
    <w:rsid w:val="002F2746"/>
    <w:rsid w:val="002F5B5A"/>
    <w:rsid w:val="002F6141"/>
    <w:rsid w:val="002F687A"/>
    <w:rsid w:val="002F6D78"/>
    <w:rsid w:val="002F72CF"/>
    <w:rsid w:val="002F7739"/>
    <w:rsid w:val="002F7869"/>
    <w:rsid w:val="002F795E"/>
    <w:rsid w:val="002F7AF2"/>
    <w:rsid w:val="003000E9"/>
    <w:rsid w:val="00300D82"/>
    <w:rsid w:val="0030251F"/>
    <w:rsid w:val="00302A23"/>
    <w:rsid w:val="003030E6"/>
    <w:rsid w:val="00303914"/>
    <w:rsid w:val="00305160"/>
    <w:rsid w:val="0030564D"/>
    <w:rsid w:val="003070CC"/>
    <w:rsid w:val="00307629"/>
    <w:rsid w:val="00310A7A"/>
    <w:rsid w:val="00311351"/>
    <w:rsid w:val="0031143F"/>
    <w:rsid w:val="00312974"/>
    <w:rsid w:val="00313363"/>
    <w:rsid w:val="003141CC"/>
    <w:rsid w:val="0031470A"/>
    <w:rsid w:val="00315267"/>
    <w:rsid w:val="00316230"/>
    <w:rsid w:val="00316D3C"/>
    <w:rsid w:val="00316D51"/>
    <w:rsid w:val="00320A1A"/>
    <w:rsid w:val="00321803"/>
    <w:rsid w:val="00322591"/>
    <w:rsid w:val="0032364A"/>
    <w:rsid w:val="00323827"/>
    <w:rsid w:val="00323F0F"/>
    <w:rsid w:val="003245C8"/>
    <w:rsid w:val="00324EAF"/>
    <w:rsid w:val="0032578B"/>
    <w:rsid w:val="00327312"/>
    <w:rsid w:val="00330B63"/>
    <w:rsid w:val="00332202"/>
    <w:rsid w:val="00332977"/>
    <w:rsid w:val="00332A21"/>
    <w:rsid w:val="00332CF3"/>
    <w:rsid w:val="00333514"/>
    <w:rsid w:val="00333CF4"/>
    <w:rsid w:val="00335106"/>
    <w:rsid w:val="00335139"/>
    <w:rsid w:val="00336820"/>
    <w:rsid w:val="003376DE"/>
    <w:rsid w:val="00340183"/>
    <w:rsid w:val="003411E8"/>
    <w:rsid w:val="003412CB"/>
    <w:rsid w:val="00342443"/>
    <w:rsid w:val="003429F4"/>
    <w:rsid w:val="003440B5"/>
    <w:rsid w:val="00344951"/>
    <w:rsid w:val="00345623"/>
    <w:rsid w:val="0034692C"/>
    <w:rsid w:val="00346D3E"/>
    <w:rsid w:val="00346F28"/>
    <w:rsid w:val="00347120"/>
    <w:rsid w:val="00350DB4"/>
    <w:rsid w:val="003516D5"/>
    <w:rsid w:val="00352BEA"/>
    <w:rsid w:val="003533A4"/>
    <w:rsid w:val="00353456"/>
    <w:rsid w:val="00353681"/>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22E6"/>
    <w:rsid w:val="00372AEC"/>
    <w:rsid w:val="0037381B"/>
    <w:rsid w:val="00373A0F"/>
    <w:rsid w:val="00374DA7"/>
    <w:rsid w:val="003765F0"/>
    <w:rsid w:val="0037670D"/>
    <w:rsid w:val="00377916"/>
    <w:rsid w:val="0038263E"/>
    <w:rsid w:val="00383201"/>
    <w:rsid w:val="00385859"/>
    <w:rsid w:val="00385E02"/>
    <w:rsid w:val="003861D8"/>
    <w:rsid w:val="003864FD"/>
    <w:rsid w:val="00387FC3"/>
    <w:rsid w:val="00390974"/>
    <w:rsid w:val="00390991"/>
    <w:rsid w:val="00390EC9"/>
    <w:rsid w:val="00391AEE"/>
    <w:rsid w:val="003926D7"/>
    <w:rsid w:val="00392F76"/>
    <w:rsid w:val="00392F9B"/>
    <w:rsid w:val="003933CA"/>
    <w:rsid w:val="00393B78"/>
    <w:rsid w:val="00393D4C"/>
    <w:rsid w:val="00393FB2"/>
    <w:rsid w:val="0039463A"/>
    <w:rsid w:val="00395615"/>
    <w:rsid w:val="0039726C"/>
    <w:rsid w:val="0039745D"/>
    <w:rsid w:val="00397AC2"/>
    <w:rsid w:val="00397D51"/>
    <w:rsid w:val="003A02CF"/>
    <w:rsid w:val="003A117C"/>
    <w:rsid w:val="003A1F73"/>
    <w:rsid w:val="003A28DB"/>
    <w:rsid w:val="003A3293"/>
    <w:rsid w:val="003A36D4"/>
    <w:rsid w:val="003A5542"/>
    <w:rsid w:val="003A563A"/>
    <w:rsid w:val="003A651C"/>
    <w:rsid w:val="003A68D8"/>
    <w:rsid w:val="003A6B0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1593"/>
    <w:rsid w:val="003C181D"/>
    <w:rsid w:val="003C273C"/>
    <w:rsid w:val="003C3262"/>
    <w:rsid w:val="003C347E"/>
    <w:rsid w:val="003C3AC6"/>
    <w:rsid w:val="003C4891"/>
    <w:rsid w:val="003C5562"/>
    <w:rsid w:val="003C5CC8"/>
    <w:rsid w:val="003C5FDC"/>
    <w:rsid w:val="003C662E"/>
    <w:rsid w:val="003C7748"/>
    <w:rsid w:val="003D02A7"/>
    <w:rsid w:val="003D1A43"/>
    <w:rsid w:val="003D36A2"/>
    <w:rsid w:val="003D4265"/>
    <w:rsid w:val="003D42EC"/>
    <w:rsid w:val="003D4D05"/>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8A2"/>
    <w:rsid w:val="003F0D04"/>
    <w:rsid w:val="003F0EFD"/>
    <w:rsid w:val="003F0F27"/>
    <w:rsid w:val="003F3E88"/>
    <w:rsid w:val="003F5532"/>
    <w:rsid w:val="003F5F97"/>
    <w:rsid w:val="00400838"/>
    <w:rsid w:val="004009DD"/>
    <w:rsid w:val="004015CA"/>
    <w:rsid w:val="00401A4D"/>
    <w:rsid w:val="00402841"/>
    <w:rsid w:val="004030A4"/>
    <w:rsid w:val="004041D3"/>
    <w:rsid w:val="0040760C"/>
    <w:rsid w:val="0041067E"/>
    <w:rsid w:val="004126D8"/>
    <w:rsid w:val="00412AAF"/>
    <w:rsid w:val="00413DFB"/>
    <w:rsid w:val="004152F4"/>
    <w:rsid w:val="004161BD"/>
    <w:rsid w:val="004164BB"/>
    <w:rsid w:val="004167FF"/>
    <w:rsid w:val="004168F3"/>
    <w:rsid w:val="00416C1C"/>
    <w:rsid w:val="004172FC"/>
    <w:rsid w:val="004201C5"/>
    <w:rsid w:val="00420CA5"/>
    <w:rsid w:val="0042208F"/>
    <w:rsid w:val="0042339A"/>
    <w:rsid w:val="0042495C"/>
    <w:rsid w:val="00424CB2"/>
    <w:rsid w:val="00425006"/>
    <w:rsid w:val="0042613C"/>
    <w:rsid w:val="004262BF"/>
    <w:rsid w:val="0042630F"/>
    <w:rsid w:val="004265E1"/>
    <w:rsid w:val="00426EB0"/>
    <w:rsid w:val="0042764A"/>
    <w:rsid w:val="004276D3"/>
    <w:rsid w:val="00427700"/>
    <w:rsid w:val="00427C58"/>
    <w:rsid w:val="00430BFC"/>
    <w:rsid w:val="0043153F"/>
    <w:rsid w:val="00431BC4"/>
    <w:rsid w:val="004323D6"/>
    <w:rsid w:val="004327E4"/>
    <w:rsid w:val="00433AC6"/>
    <w:rsid w:val="00434A22"/>
    <w:rsid w:val="00435FD3"/>
    <w:rsid w:val="00436091"/>
    <w:rsid w:val="0043731C"/>
    <w:rsid w:val="0043773C"/>
    <w:rsid w:val="0043797F"/>
    <w:rsid w:val="00440F3A"/>
    <w:rsid w:val="004417D5"/>
    <w:rsid w:val="00442A38"/>
    <w:rsid w:val="00442BF3"/>
    <w:rsid w:val="00442CC0"/>
    <w:rsid w:val="0044367A"/>
    <w:rsid w:val="00445B49"/>
    <w:rsid w:val="00450458"/>
    <w:rsid w:val="004507C7"/>
    <w:rsid w:val="00450CA9"/>
    <w:rsid w:val="00450EC9"/>
    <w:rsid w:val="00452471"/>
    <w:rsid w:val="00452CBB"/>
    <w:rsid w:val="004535C2"/>
    <w:rsid w:val="004536B1"/>
    <w:rsid w:val="004541ED"/>
    <w:rsid w:val="00454981"/>
    <w:rsid w:val="00454F2B"/>
    <w:rsid w:val="00455354"/>
    <w:rsid w:val="004556A3"/>
    <w:rsid w:val="00455794"/>
    <w:rsid w:val="00455938"/>
    <w:rsid w:val="00455A3A"/>
    <w:rsid w:val="00455DE6"/>
    <w:rsid w:val="00456857"/>
    <w:rsid w:val="00456E51"/>
    <w:rsid w:val="00457267"/>
    <w:rsid w:val="00457821"/>
    <w:rsid w:val="00457C81"/>
    <w:rsid w:val="00460A28"/>
    <w:rsid w:val="00461CD4"/>
    <w:rsid w:val="004623A1"/>
    <w:rsid w:val="00462F31"/>
    <w:rsid w:val="00464148"/>
    <w:rsid w:val="0046446D"/>
    <w:rsid w:val="00466FA4"/>
    <w:rsid w:val="00467143"/>
    <w:rsid w:val="004712C5"/>
    <w:rsid w:val="00471F0C"/>
    <w:rsid w:val="004730B3"/>
    <w:rsid w:val="00473D82"/>
    <w:rsid w:val="00474DC2"/>
    <w:rsid w:val="004750E8"/>
    <w:rsid w:val="0047695B"/>
    <w:rsid w:val="00476C49"/>
    <w:rsid w:val="0048096D"/>
    <w:rsid w:val="00481C37"/>
    <w:rsid w:val="00482237"/>
    <w:rsid w:val="004824B9"/>
    <w:rsid w:val="004826AC"/>
    <w:rsid w:val="00483BD3"/>
    <w:rsid w:val="00484705"/>
    <w:rsid w:val="00484B3F"/>
    <w:rsid w:val="00484F1E"/>
    <w:rsid w:val="0048565F"/>
    <w:rsid w:val="0048601D"/>
    <w:rsid w:val="00487264"/>
    <w:rsid w:val="00491E9E"/>
    <w:rsid w:val="004927A3"/>
    <w:rsid w:val="0049365D"/>
    <w:rsid w:val="004936BB"/>
    <w:rsid w:val="00494C26"/>
    <w:rsid w:val="00494D42"/>
    <w:rsid w:val="0049552F"/>
    <w:rsid w:val="004956EC"/>
    <w:rsid w:val="004959B7"/>
    <w:rsid w:val="00496123"/>
    <w:rsid w:val="004A0F78"/>
    <w:rsid w:val="004A1E46"/>
    <w:rsid w:val="004A27F0"/>
    <w:rsid w:val="004A3A37"/>
    <w:rsid w:val="004A4EAE"/>
    <w:rsid w:val="004A5970"/>
    <w:rsid w:val="004A677F"/>
    <w:rsid w:val="004A678E"/>
    <w:rsid w:val="004A69BA"/>
    <w:rsid w:val="004B00E3"/>
    <w:rsid w:val="004B393C"/>
    <w:rsid w:val="004B47A3"/>
    <w:rsid w:val="004B4F4D"/>
    <w:rsid w:val="004B549F"/>
    <w:rsid w:val="004B5B78"/>
    <w:rsid w:val="004B64A3"/>
    <w:rsid w:val="004B6A8B"/>
    <w:rsid w:val="004B72E0"/>
    <w:rsid w:val="004B775C"/>
    <w:rsid w:val="004B79BB"/>
    <w:rsid w:val="004C01E0"/>
    <w:rsid w:val="004C0E4A"/>
    <w:rsid w:val="004C2313"/>
    <w:rsid w:val="004C2A32"/>
    <w:rsid w:val="004C2E92"/>
    <w:rsid w:val="004C3401"/>
    <w:rsid w:val="004C3B5C"/>
    <w:rsid w:val="004C417C"/>
    <w:rsid w:val="004C4BDC"/>
    <w:rsid w:val="004C5AA0"/>
    <w:rsid w:val="004D102B"/>
    <w:rsid w:val="004D1F8F"/>
    <w:rsid w:val="004D28BA"/>
    <w:rsid w:val="004D32A2"/>
    <w:rsid w:val="004D3512"/>
    <w:rsid w:val="004D4304"/>
    <w:rsid w:val="004D47B9"/>
    <w:rsid w:val="004D54C5"/>
    <w:rsid w:val="004D5EE7"/>
    <w:rsid w:val="004D77E3"/>
    <w:rsid w:val="004E159D"/>
    <w:rsid w:val="004E1E90"/>
    <w:rsid w:val="004E3304"/>
    <w:rsid w:val="004E34B7"/>
    <w:rsid w:val="004E489E"/>
    <w:rsid w:val="004E4F12"/>
    <w:rsid w:val="004E5D3A"/>
    <w:rsid w:val="004E5E7A"/>
    <w:rsid w:val="004E65DC"/>
    <w:rsid w:val="004E702A"/>
    <w:rsid w:val="004E764E"/>
    <w:rsid w:val="004E775D"/>
    <w:rsid w:val="004F0521"/>
    <w:rsid w:val="004F129E"/>
    <w:rsid w:val="004F1D0E"/>
    <w:rsid w:val="004F27B2"/>
    <w:rsid w:val="004F320B"/>
    <w:rsid w:val="004F435C"/>
    <w:rsid w:val="004F43FF"/>
    <w:rsid w:val="004F4665"/>
    <w:rsid w:val="004F6E7C"/>
    <w:rsid w:val="004F6EAF"/>
    <w:rsid w:val="004F7C82"/>
    <w:rsid w:val="00501674"/>
    <w:rsid w:val="0050281D"/>
    <w:rsid w:val="00502B0D"/>
    <w:rsid w:val="00504154"/>
    <w:rsid w:val="00505391"/>
    <w:rsid w:val="005059B6"/>
    <w:rsid w:val="00506634"/>
    <w:rsid w:val="00507073"/>
    <w:rsid w:val="00507A03"/>
    <w:rsid w:val="00510028"/>
    <w:rsid w:val="00510AAB"/>
    <w:rsid w:val="00511E0A"/>
    <w:rsid w:val="005129B4"/>
    <w:rsid w:val="0051351C"/>
    <w:rsid w:val="00513E1F"/>
    <w:rsid w:val="0051652C"/>
    <w:rsid w:val="00516A62"/>
    <w:rsid w:val="005179BD"/>
    <w:rsid w:val="00520A81"/>
    <w:rsid w:val="00520E1D"/>
    <w:rsid w:val="005218B8"/>
    <w:rsid w:val="00521964"/>
    <w:rsid w:val="005231CC"/>
    <w:rsid w:val="00523369"/>
    <w:rsid w:val="005249A5"/>
    <w:rsid w:val="00524AA4"/>
    <w:rsid w:val="00524D45"/>
    <w:rsid w:val="00525E10"/>
    <w:rsid w:val="005261CE"/>
    <w:rsid w:val="00526351"/>
    <w:rsid w:val="005263E6"/>
    <w:rsid w:val="00526A4B"/>
    <w:rsid w:val="005276CE"/>
    <w:rsid w:val="005278D7"/>
    <w:rsid w:val="00527D85"/>
    <w:rsid w:val="005301AB"/>
    <w:rsid w:val="00531152"/>
    <w:rsid w:val="005312BF"/>
    <w:rsid w:val="005320BD"/>
    <w:rsid w:val="00533A89"/>
    <w:rsid w:val="00534229"/>
    <w:rsid w:val="005348D1"/>
    <w:rsid w:val="00534C9F"/>
    <w:rsid w:val="005352D1"/>
    <w:rsid w:val="00535E26"/>
    <w:rsid w:val="00536556"/>
    <w:rsid w:val="005368A4"/>
    <w:rsid w:val="00536CEB"/>
    <w:rsid w:val="00537145"/>
    <w:rsid w:val="005376FC"/>
    <w:rsid w:val="00540691"/>
    <w:rsid w:val="005416E8"/>
    <w:rsid w:val="0054224C"/>
    <w:rsid w:val="005428E4"/>
    <w:rsid w:val="00543336"/>
    <w:rsid w:val="00543ECF"/>
    <w:rsid w:val="0054414D"/>
    <w:rsid w:val="0054633D"/>
    <w:rsid w:val="00547335"/>
    <w:rsid w:val="0055093E"/>
    <w:rsid w:val="00552ACC"/>
    <w:rsid w:val="005538FB"/>
    <w:rsid w:val="005541AB"/>
    <w:rsid w:val="005541AC"/>
    <w:rsid w:val="005556EC"/>
    <w:rsid w:val="00555740"/>
    <w:rsid w:val="00555872"/>
    <w:rsid w:val="005564B9"/>
    <w:rsid w:val="00556D6D"/>
    <w:rsid w:val="00556F30"/>
    <w:rsid w:val="00560666"/>
    <w:rsid w:val="00560B6E"/>
    <w:rsid w:val="005611F2"/>
    <w:rsid w:val="00561B0A"/>
    <w:rsid w:val="005622B8"/>
    <w:rsid w:val="00562D6E"/>
    <w:rsid w:val="0056337C"/>
    <w:rsid w:val="00564A7E"/>
    <w:rsid w:val="00564CB0"/>
    <w:rsid w:val="00564E1F"/>
    <w:rsid w:val="005653A3"/>
    <w:rsid w:val="00566710"/>
    <w:rsid w:val="00566F8C"/>
    <w:rsid w:val="005704F4"/>
    <w:rsid w:val="00571F44"/>
    <w:rsid w:val="005726BF"/>
    <w:rsid w:val="00573FD3"/>
    <w:rsid w:val="005747C1"/>
    <w:rsid w:val="00574AF8"/>
    <w:rsid w:val="00574B52"/>
    <w:rsid w:val="00574BC4"/>
    <w:rsid w:val="00574CA6"/>
    <w:rsid w:val="00575A8D"/>
    <w:rsid w:val="00575DE0"/>
    <w:rsid w:val="0057692F"/>
    <w:rsid w:val="00576C93"/>
    <w:rsid w:val="005778DE"/>
    <w:rsid w:val="00580AC0"/>
    <w:rsid w:val="00580D19"/>
    <w:rsid w:val="005814DC"/>
    <w:rsid w:val="00581F29"/>
    <w:rsid w:val="00583B2E"/>
    <w:rsid w:val="00584303"/>
    <w:rsid w:val="00584648"/>
    <w:rsid w:val="00584C22"/>
    <w:rsid w:val="00585463"/>
    <w:rsid w:val="00587297"/>
    <w:rsid w:val="0058788F"/>
    <w:rsid w:val="00587D1D"/>
    <w:rsid w:val="005912E8"/>
    <w:rsid w:val="005918D4"/>
    <w:rsid w:val="005925A0"/>
    <w:rsid w:val="0059383A"/>
    <w:rsid w:val="00594683"/>
    <w:rsid w:val="005953EE"/>
    <w:rsid w:val="00595A54"/>
    <w:rsid w:val="00596049"/>
    <w:rsid w:val="005964C1"/>
    <w:rsid w:val="005967B3"/>
    <w:rsid w:val="00596812"/>
    <w:rsid w:val="00596BDA"/>
    <w:rsid w:val="00597363"/>
    <w:rsid w:val="00597535"/>
    <w:rsid w:val="005A0278"/>
    <w:rsid w:val="005A1614"/>
    <w:rsid w:val="005A1755"/>
    <w:rsid w:val="005A1903"/>
    <w:rsid w:val="005A20BD"/>
    <w:rsid w:val="005A45E8"/>
    <w:rsid w:val="005A5EAC"/>
    <w:rsid w:val="005A61F1"/>
    <w:rsid w:val="005A652D"/>
    <w:rsid w:val="005A6655"/>
    <w:rsid w:val="005A6BA1"/>
    <w:rsid w:val="005A6C65"/>
    <w:rsid w:val="005A6CA5"/>
    <w:rsid w:val="005A7C87"/>
    <w:rsid w:val="005B063C"/>
    <w:rsid w:val="005B3612"/>
    <w:rsid w:val="005B3A97"/>
    <w:rsid w:val="005B58C6"/>
    <w:rsid w:val="005B5A56"/>
    <w:rsid w:val="005B67AC"/>
    <w:rsid w:val="005B7B50"/>
    <w:rsid w:val="005C1116"/>
    <w:rsid w:val="005C1B30"/>
    <w:rsid w:val="005C1BB3"/>
    <w:rsid w:val="005C2ED7"/>
    <w:rsid w:val="005C3145"/>
    <w:rsid w:val="005C3DFC"/>
    <w:rsid w:val="005C3E99"/>
    <w:rsid w:val="005C4341"/>
    <w:rsid w:val="005C4936"/>
    <w:rsid w:val="005C5F8E"/>
    <w:rsid w:val="005C6D43"/>
    <w:rsid w:val="005C6D47"/>
    <w:rsid w:val="005D03EA"/>
    <w:rsid w:val="005D0470"/>
    <w:rsid w:val="005D1DF1"/>
    <w:rsid w:val="005D2C23"/>
    <w:rsid w:val="005D3377"/>
    <w:rsid w:val="005D3595"/>
    <w:rsid w:val="005D39D1"/>
    <w:rsid w:val="005D3A3E"/>
    <w:rsid w:val="005D43D9"/>
    <w:rsid w:val="005D5130"/>
    <w:rsid w:val="005D5C8C"/>
    <w:rsid w:val="005E02F2"/>
    <w:rsid w:val="005E12A8"/>
    <w:rsid w:val="005E2311"/>
    <w:rsid w:val="005E25F6"/>
    <w:rsid w:val="005E332A"/>
    <w:rsid w:val="005E45CC"/>
    <w:rsid w:val="005E642C"/>
    <w:rsid w:val="005E6C92"/>
    <w:rsid w:val="005E7374"/>
    <w:rsid w:val="005E7F3E"/>
    <w:rsid w:val="005F0F7A"/>
    <w:rsid w:val="005F14F8"/>
    <w:rsid w:val="005F1DB4"/>
    <w:rsid w:val="005F2CA7"/>
    <w:rsid w:val="005F323F"/>
    <w:rsid w:val="005F33FD"/>
    <w:rsid w:val="005F3A9B"/>
    <w:rsid w:val="005F3CBB"/>
    <w:rsid w:val="005F3D9B"/>
    <w:rsid w:val="005F3E9B"/>
    <w:rsid w:val="005F3FDB"/>
    <w:rsid w:val="005F6015"/>
    <w:rsid w:val="005F6896"/>
    <w:rsid w:val="005F6CDD"/>
    <w:rsid w:val="005F7E71"/>
    <w:rsid w:val="00600016"/>
    <w:rsid w:val="006001BE"/>
    <w:rsid w:val="00600DDE"/>
    <w:rsid w:val="00601418"/>
    <w:rsid w:val="006019A9"/>
    <w:rsid w:val="00601C0C"/>
    <w:rsid w:val="00602805"/>
    <w:rsid w:val="00602EC8"/>
    <w:rsid w:val="00604974"/>
    <w:rsid w:val="00604F16"/>
    <w:rsid w:val="006050A5"/>
    <w:rsid w:val="00605A8D"/>
    <w:rsid w:val="00605C3D"/>
    <w:rsid w:val="00605D3B"/>
    <w:rsid w:val="00606C6A"/>
    <w:rsid w:val="00607464"/>
    <w:rsid w:val="00607AF5"/>
    <w:rsid w:val="0061045F"/>
    <w:rsid w:val="006105EB"/>
    <w:rsid w:val="00610715"/>
    <w:rsid w:val="00610BC6"/>
    <w:rsid w:val="00610ED2"/>
    <w:rsid w:val="00610FF9"/>
    <w:rsid w:val="00611454"/>
    <w:rsid w:val="00611E82"/>
    <w:rsid w:val="00611FB1"/>
    <w:rsid w:val="006123AE"/>
    <w:rsid w:val="006129B1"/>
    <w:rsid w:val="00614942"/>
    <w:rsid w:val="006165C0"/>
    <w:rsid w:val="00616690"/>
    <w:rsid w:val="006203D4"/>
    <w:rsid w:val="00621042"/>
    <w:rsid w:val="00622089"/>
    <w:rsid w:val="006233CA"/>
    <w:rsid w:val="00623681"/>
    <w:rsid w:val="006238AF"/>
    <w:rsid w:val="00623B88"/>
    <w:rsid w:val="006243BD"/>
    <w:rsid w:val="006244B1"/>
    <w:rsid w:val="00624A04"/>
    <w:rsid w:val="00625363"/>
    <w:rsid w:val="00625AF1"/>
    <w:rsid w:val="006267E0"/>
    <w:rsid w:val="00626D31"/>
    <w:rsid w:val="00630B03"/>
    <w:rsid w:val="00630D57"/>
    <w:rsid w:val="0063162F"/>
    <w:rsid w:val="00631B0A"/>
    <w:rsid w:val="00631F67"/>
    <w:rsid w:val="00632A0E"/>
    <w:rsid w:val="00633A53"/>
    <w:rsid w:val="00633C0A"/>
    <w:rsid w:val="00633E89"/>
    <w:rsid w:val="00634297"/>
    <w:rsid w:val="00634E0D"/>
    <w:rsid w:val="006358DE"/>
    <w:rsid w:val="006359A1"/>
    <w:rsid w:val="00636A85"/>
    <w:rsid w:val="00637A05"/>
    <w:rsid w:val="00641114"/>
    <w:rsid w:val="00641E8B"/>
    <w:rsid w:val="0064229D"/>
    <w:rsid w:val="00645019"/>
    <w:rsid w:val="00645417"/>
    <w:rsid w:val="006456F4"/>
    <w:rsid w:val="00647C9F"/>
    <w:rsid w:val="00647D3C"/>
    <w:rsid w:val="006519F2"/>
    <w:rsid w:val="0065287D"/>
    <w:rsid w:val="00652D00"/>
    <w:rsid w:val="00653809"/>
    <w:rsid w:val="006544B5"/>
    <w:rsid w:val="00654879"/>
    <w:rsid w:val="00654CD8"/>
    <w:rsid w:val="00655367"/>
    <w:rsid w:val="00655AF6"/>
    <w:rsid w:val="006562F1"/>
    <w:rsid w:val="006565A8"/>
    <w:rsid w:val="006570CB"/>
    <w:rsid w:val="00660635"/>
    <w:rsid w:val="00660DCF"/>
    <w:rsid w:val="00661231"/>
    <w:rsid w:val="006622E7"/>
    <w:rsid w:val="00662840"/>
    <w:rsid w:val="00663550"/>
    <w:rsid w:val="00663663"/>
    <w:rsid w:val="006638DB"/>
    <w:rsid w:val="00663C85"/>
    <w:rsid w:val="006647AA"/>
    <w:rsid w:val="006652A3"/>
    <w:rsid w:val="00665B1D"/>
    <w:rsid w:val="00665D74"/>
    <w:rsid w:val="00666070"/>
    <w:rsid w:val="006703E0"/>
    <w:rsid w:val="00670AD2"/>
    <w:rsid w:val="0067325B"/>
    <w:rsid w:val="006737FA"/>
    <w:rsid w:val="0067396E"/>
    <w:rsid w:val="0067426C"/>
    <w:rsid w:val="0067459F"/>
    <w:rsid w:val="00674D52"/>
    <w:rsid w:val="00675DA9"/>
    <w:rsid w:val="00675F94"/>
    <w:rsid w:val="006766B0"/>
    <w:rsid w:val="00676FA3"/>
    <w:rsid w:val="0068054B"/>
    <w:rsid w:val="0068126D"/>
    <w:rsid w:val="00683F4B"/>
    <w:rsid w:val="0068453A"/>
    <w:rsid w:val="00684AAA"/>
    <w:rsid w:val="00685CB0"/>
    <w:rsid w:val="006872BD"/>
    <w:rsid w:val="00687432"/>
    <w:rsid w:val="006874AF"/>
    <w:rsid w:val="00690295"/>
    <w:rsid w:val="0069121A"/>
    <w:rsid w:val="00691A12"/>
    <w:rsid w:val="00692EE5"/>
    <w:rsid w:val="0069373E"/>
    <w:rsid w:val="006947A1"/>
    <w:rsid w:val="00695C9F"/>
    <w:rsid w:val="00697F5C"/>
    <w:rsid w:val="006A05D4"/>
    <w:rsid w:val="006A0B89"/>
    <w:rsid w:val="006A1386"/>
    <w:rsid w:val="006A1D34"/>
    <w:rsid w:val="006A1DCD"/>
    <w:rsid w:val="006A2633"/>
    <w:rsid w:val="006A3761"/>
    <w:rsid w:val="006A39DD"/>
    <w:rsid w:val="006A3CA9"/>
    <w:rsid w:val="006A3DB9"/>
    <w:rsid w:val="006A4642"/>
    <w:rsid w:val="006A6D2A"/>
    <w:rsid w:val="006B0EA7"/>
    <w:rsid w:val="006B14FA"/>
    <w:rsid w:val="006B1C78"/>
    <w:rsid w:val="006B3650"/>
    <w:rsid w:val="006B36E5"/>
    <w:rsid w:val="006B3E67"/>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6D4"/>
    <w:rsid w:val="006C52B0"/>
    <w:rsid w:val="006C68DE"/>
    <w:rsid w:val="006D01DA"/>
    <w:rsid w:val="006D1B38"/>
    <w:rsid w:val="006D2278"/>
    <w:rsid w:val="006D22B7"/>
    <w:rsid w:val="006D29AF"/>
    <w:rsid w:val="006D35FD"/>
    <w:rsid w:val="006D3702"/>
    <w:rsid w:val="006D4078"/>
    <w:rsid w:val="006D4258"/>
    <w:rsid w:val="006D44CC"/>
    <w:rsid w:val="006D5B5D"/>
    <w:rsid w:val="006D7335"/>
    <w:rsid w:val="006D7DC9"/>
    <w:rsid w:val="006E01E7"/>
    <w:rsid w:val="006E0F84"/>
    <w:rsid w:val="006E11B4"/>
    <w:rsid w:val="006E2C2E"/>
    <w:rsid w:val="006E30C5"/>
    <w:rsid w:val="006E315C"/>
    <w:rsid w:val="006E427C"/>
    <w:rsid w:val="006E4C69"/>
    <w:rsid w:val="006E4DC5"/>
    <w:rsid w:val="006E5C0E"/>
    <w:rsid w:val="006E5C95"/>
    <w:rsid w:val="006E74AA"/>
    <w:rsid w:val="006F096E"/>
    <w:rsid w:val="006F0D90"/>
    <w:rsid w:val="006F1811"/>
    <w:rsid w:val="006F2548"/>
    <w:rsid w:val="006F2EC6"/>
    <w:rsid w:val="006F302F"/>
    <w:rsid w:val="006F3F6F"/>
    <w:rsid w:val="006F4C05"/>
    <w:rsid w:val="0070000E"/>
    <w:rsid w:val="007015A5"/>
    <w:rsid w:val="00701BB4"/>
    <w:rsid w:val="00701EDD"/>
    <w:rsid w:val="00702B63"/>
    <w:rsid w:val="007034D6"/>
    <w:rsid w:val="0070409E"/>
    <w:rsid w:val="00704DBE"/>
    <w:rsid w:val="00707565"/>
    <w:rsid w:val="00711358"/>
    <w:rsid w:val="007118B0"/>
    <w:rsid w:val="00711D7A"/>
    <w:rsid w:val="007138F2"/>
    <w:rsid w:val="00713A18"/>
    <w:rsid w:val="007158D6"/>
    <w:rsid w:val="00715A1C"/>
    <w:rsid w:val="007160EF"/>
    <w:rsid w:val="00716221"/>
    <w:rsid w:val="0071635C"/>
    <w:rsid w:val="00716587"/>
    <w:rsid w:val="007167E5"/>
    <w:rsid w:val="00716836"/>
    <w:rsid w:val="00716F59"/>
    <w:rsid w:val="0071753A"/>
    <w:rsid w:val="00717608"/>
    <w:rsid w:val="0072087E"/>
    <w:rsid w:val="00720D82"/>
    <w:rsid w:val="00721804"/>
    <w:rsid w:val="00721884"/>
    <w:rsid w:val="00721D38"/>
    <w:rsid w:val="007230FB"/>
    <w:rsid w:val="00723408"/>
    <w:rsid w:val="007234AD"/>
    <w:rsid w:val="007245D7"/>
    <w:rsid w:val="00724D18"/>
    <w:rsid w:val="0072639A"/>
    <w:rsid w:val="007268E4"/>
    <w:rsid w:val="007305B0"/>
    <w:rsid w:val="007322A5"/>
    <w:rsid w:val="0073332E"/>
    <w:rsid w:val="007353EB"/>
    <w:rsid w:val="00735B05"/>
    <w:rsid w:val="007364B2"/>
    <w:rsid w:val="00736598"/>
    <w:rsid w:val="00737A4A"/>
    <w:rsid w:val="0074096B"/>
    <w:rsid w:val="00741B00"/>
    <w:rsid w:val="007426A4"/>
    <w:rsid w:val="00743669"/>
    <w:rsid w:val="00743D6C"/>
    <w:rsid w:val="007441BF"/>
    <w:rsid w:val="00744FBD"/>
    <w:rsid w:val="007452FF"/>
    <w:rsid w:val="00745581"/>
    <w:rsid w:val="00747B0E"/>
    <w:rsid w:val="00750480"/>
    <w:rsid w:val="00750D4E"/>
    <w:rsid w:val="007517DC"/>
    <w:rsid w:val="0075280A"/>
    <w:rsid w:val="00754885"/>
    <w:rsid w:val="00754D64"/>
    <w:rsid w:val="0076041E"/>
    <w:rsid w:val="00760598"/>
    <w:rsid w:val="00760857"/>
    <w:rsid w:val="00760DAF"/>
    <w:rsid w:val="00760EA9"/>
    <w:rsid w:val="007610E4"/>
    <w:rsid w:val="007616CD"/>
    <w:rsid w:val="007622AA"/>
    <w:rsid w:val="007625E8"/>
    <w:rsid w:val="00762918"/>
    <w:rsid w:val="00763514"/>
    <w:rsid w:val="007639C5"/>
    <w:rsid w:val="0076411A"/>
    <w:rsid w:val="007641A0"/>
    <w:rsid w:val="007642BE"/>
    <w:rsid w:val="00765838"/>
    <w:rsid w:val="00765846"/>
    <w:rsid w:val="00765E93"/>
    <w:rsid w:val="00766396"/>
    <w:rsid w:val="007667F6"/>
    <w:rsid w:val="00766BB0"/>
    <w:rsid w:val="00766F9C"/>
    <w:rsid w:val="00771652"/>
    <w:rsid w:val="00771CCA"/>
    <w:rsid w:val="00772894"/>
    <w:rsid w:val="00773D4A"/>
    <w:rsid w:val="00773E30"/>
    <w:rsid w:val="00775BF1"/>
    <w:rsid w:val="00777657"/>
    <w:rsid w:val="007777FA"/>
    <w:rsid w:val="00777A56"/>
    <w:rsid w:val="00781C11"/>
    <w:rsid w:val="007824BD"/>
    <w:rsid w:val="007828B4"/>
    <w:rsid w:val="00783C45"/>
    <w:rsid w:val="00784784"/>
    <w:rsid w:val="007851E5"/>
    <w:rsid w:val="007858F0"/>
    <w:rsid w:val="00785DE8"/>
    <w:rsid w:val="0078626C"/>
    <w:rsid w:val="007876C6"/>
    <w:rsid w:val="007879CC"/>
    <w:rsid w:val="00787AE9"/>
    <w:rsid w:val="00790647"/>
    <w:rsid w:val="00790CF9"/>
    <w:rsid w:val="007911C3"/>
    <w:rsid w:val="007917F2"/>
    <w:rsid w:val="00792AB2"/>
    <w:rsid w:val="00794851"/>
    <w:rsid w:val="00795772"/>
    <w:rsid w:val="00795FD7"/>
    <w:rsid w:val="00796111"/>
    <w:rsid w:val="007966E2"/>
    <w:rsid w:val="0079799D"/>
    <w:rsid w:val="00797DD6"/>
    <w:rsid w:val="007A069A"/>
    <w:rsid w:val="007A0AB7"/>
    <w:rsid w:val="007A10DC"/>
    <w:rsid w:val="007A1F83"/>
    <w:rsid w:val="007A63C2"/>
    <w:rsid w:val="007A6D23"/>
    <w:rsid w:val="007A722C"/>
    <w:rsid w:val="007A7D64"/>
    <w:rsid w:val="007B0F9F"/>
    <w:rsid w:val="007B1525"/>
    <w:rsid w:val="007B178A"/>
    <w:rsid w:val="007B1C0F"/>
    <w:rsid w:val="007B25C9"/>
    <w:rsid w:val="007B30FB"/>
    <w:rsid w:val="007B32F0"/>
    <w:rsid w:val="007B344E"/>
    <w:rsid w:val="007B3F36"/>
    <w:rsid w:val="007B5086"/>
    <w:rsid w:val="007B555E"/>
    <w:rsid w:val="007B5D98"/>
    <w:rsid w:val="007B686F"/>
    <w:rsid w:val="007B7B67"/>
    <w:rsid w:val="007C316C"/>
    <w:rsid w:val="007C4F10"/>
    <w:rsid w:val="007C51A6"/>
    <w:rsid w:val="007C628F"/>
    <w:rsid w:val="007C6872"/>
    <w:rsid w:val="007C75C6"/>
    <w:rsid w:val="007C7E8E"/>
    <w:rsid w:val="007D0B4E"/>
    <w:rsid w:val="007D25A4"/>
    <w:rsid w:val="007D31C4"/>
    <w:rsid w:val="007D3D8D"/>
    <w:rsid w:val="007D4B0D"/>
    <w:rsid w:val="007D6876"/>
    <w:rsid w:val="007E09BE"/>
    <w:rsid w:val="007E1A3A"/>
    <w:rsid w:val="007E437A"/>
    <w:rsid w:val="007E4AF8"/>
    <w:rsid w:val="007E4C0A"/>
    <w:rsid w:val="007E67F0"/>
    <w:rsid w:val="007E7730"/>
    <w:rsid w:val="007E7D2C"/>
    <w:rsid w:val="007F11BC"/>
    <w:rsid w:val="007F1284"/>
    <w:rsid w:val="007F2339"/>
    <w:rsid w:val="007F2348"/>
    <w:rsid w:val="007F2692"/>
    <w:rsid w:val="007F2A50"/>
    <w:rsid w:val="007F3818"/>
    <w:rsid w:val="007F43DC"/>
    <w:rsid w:val="007F4FD1"/>
    <w:rsid w:val="007F61A9"/>
    <w:rsid w:val="007F7775"/>
    <w:rsid w:val="007F7E59"/>
    <w:rsid w:val="008006AC"/>
    <w:rsid w:val="00800DC6"/>
    <w:rsid w:val="008012C9"/>
    <w:rsid w:val="00801651"/>
    <w:rsid w:val="00801A9C"/>
    <w:rsid w:val="0080265A"/>
    <w:rsid w:val="00803294"/>
    <w:rsid w:val="00803F05"/>
    <w:rsid w:val="00804570"/>
    <w:rsid w:val="008049B9"/>
    <w:rsid w:val="00807224"/>
    <w:rsid w:val="00811DE6"/>
    <w:rsid w:val="008138A8"/>
    <w:rsid w:val="00813A24"/>
    <w:rsid w:val="00814E2B"/>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AF8"/>
    <w:rsid w:val="00825C65"/>
    <w:rsid w:val="00825D09"/>
    <w:rsid w:val="00826D7F"/>
    <w:rsid w:val="00826E3C"/>
    <w:rsid w:val="00830438"/>
    <w:rsid w:val="00830B88"/>
    <w:rsid w:val="00830F52"/>
    <w:rsid w:val="0083217F"/>
    <w:rsid w:val="0083346D"/>
    <w:rsid w:val="00833A7C"/>
    <w:rsid w:val="00833BEB"/>
    <w:rsid w:val="00833E22"/>
    <w:rsid w:val="00834B29"/>
    <w:rsid w:val="0083506A"/>
    <w:rsid w:val="00835AE6"/>
    <w:rsid w:val="00835EC4"/>
    <w:rsid w:val="008360F2"/>
    <w:rsid w:val="00836B09"/>
    <w:rsid w:val="00840115"/>
    <w:rsid w:val="008411CE"/>
    <w:rsid w:val="008413A2"/>
    <w:rsid w:val="00841DE7"/>
    <w:rsid w:val="008421D0"/>
    <w:rsid w:val="00842350"/>
    <w:rsid w:val="00842695"/>
    <w:rsid w:val="00842C13"/>
    <w:rsid w:val="0084639F"/>
    <w:rsid w:val="0084694E"/>
    <w:rsid w:val="008469EA"/>
    <w:rsid w:val="00846A7C"/>
    <w:rsid w:val="00850812"/>
    <w:rsid w:val="0085094E"/>
    <w:rsid w:val="008528C6"/>
    <w:rsid w:val="008529CF"/>
    <w:rsid w:val="00852AC1"/>
    <w:rsid w:val="00853556"/>
    <w:rsid w:val="00853FDA"/>
    <w:rsid w:val="00854C84"/>
    <w:rsid w:val="008555CA"/>
    <w:rsid w:val="00856E75"/>
    <w:rsid w:val="008613E9"/>
    <w:rsid w:val="0086205F"/>
    <w:rsid w:val="0086366C"/>
    <w:rsid w:val="0086375B"/>
    <w:rsid w:val="0086427C"/>
    <w:rsid w:val="0086503E"/>
    <w:rsid w:val="00865417"/>
    <w:rsid w:val="0086581F"/>
    <w:rsid w:val="00865C46"/>
    <w:rsid w:val="00865FA5"/>
    <w:rsid w:val="00866904"/>
    <w:rsid w:val="00873A36"/>
    <w:rsid w:val="00874669"/>
    <w:rsid w:val="008757E9"/>
    <w:rsid w:val="008800B7"/>
    <w:rsid w:val="00880507"/>
    <w:rsid w:val="008808C9"/>
    <w:rsid w:val="00881CF4"/>
    <w:rsid w:val="0088224B"/>
    <w:rsid w:val="00882912"/>
    <w:rsid w:val="00882CDC"/>
    <w:rsid w:val="00882DD4"/>
    <w:rsid w:val="00883A2C"/>
    <w:rsid w:val="00883D63"/>
    <w:rsid w:val="008843D4"/>
    <w:rsid w:val="00885FA0"/>
    <w:rsid w:val="00886AB2"/>
    <w:rsid w:val="00886F62"/>
    <w:rsid w:val="008872D1"/>
    <w:rsid w:val="00887E2E"/>
    <w:rsid w:val="0089008C"/>
    <w:rsid w:val="00891572"/>
    <w:rsid w:val="00893F65"/>
    <w:rsid w:val="00894F26"/>
    <w:rsid w:val="00894FCB"/>
    <w:rsid w:val="008969B9"/>
    <w:rsid w:val="0089796D"/>
    <w:rsid w:val="008A1F4E"/>
    <w:rsid w:val="008A4F5F"/>
    <w:rsid w:val="008A4FC5"/>
    <w:rsid w:val="008A5C1E"/>
    <w:rsid w:val="008A6A05"/>
    <w:rsid w:val="008A7657"/>
    <w:rsid w:val="008A7B2C"/>
    <w:rsid w:val="008B0617"/>
    <w:rsid w:val="008B0875"/>
    <w:rsid w:val="008B0A00"/>
    <w:rsid w:val="008B0F7F"/>
    <w:rsid w:val="008B1B84"/>
    <w:rsid w:val="008B1E3E"/>
    <w:rsid w:val="008B2CC0"/>
    <w:rsid w:val="008B2DDD"/>
    <w:rsid w:val="008B3069"/>
    <w:rsid w:val="008B460C"/>
    <w:rsid w:val="008B4618"/>
    <w:rsid w:val="008B52D4"/>
    <w:rsid w:val="008B53E8"/>
    <w:rsid w:val="008B5A91"/>
    <w:rsid w:val="008B5E84"/>
    <w:rsid w:val="008B7173"/>
    <w:rsid w:val="008B7718"/>
    <w:rsid w:val="008C047A"/>
    <w:rsid w:val="008C16A4"/>
    <w:rsid w:val="008C19FC"/>
    <w:rsid w:val="008C205F"/>
    <w:rsid w:val="008C24D2"/>
    <w:rsid w:val="008C4280"/>
    <w:rsid w:val="008C444D"/>
    <w:rsid w:val="008C4C7E"/>
    <w:rsid w:val="008C63ED"/>
    <w:rsid w:val="008C7906"/>
    <w:rsid w:val="008C7BD1"/>
    <w:rsid w:val="008D07C9"/>
    <w:rsid w:val="008D0D87"/>
    <w:rsid w:val="008D1123"/>
    <w:rsid w:val="008D212E"/>
    <w:rsid w:val="008D379B"/>
    <w:rsid w:val="008D5400"/>
    <w:rsid w:val="008D58FD"/>
    <w:rsid w:val="008D5B7A"/>
    <w:rsid w:val="008D5DCC"/>
    <w:rsid w:val="008D7CCA"/>
    <w:rsid w:val="008E0168"/>
    <w:rsid w:val="008E19FF"/>
    <w:rsid w:val="008E37C0"/>
    <w:rsid w:val="008E399B"/>
    <w:rsid w:val="008E3B21"/>
    <w:rsid w:val="008E458B"/>
    <w:rsid w:val="008E560C"/>
    <w:rsid w:val="008E5A5C"/>
    <w:rsid w:val="008E7DFA"/>
    <w:rsid w:val="008F025D"/>
    <w:rsid w:val="008F19AB"/>
    <w:rsid w:val="008F1A26"/>
    <w:rsid w:val="008F1CAC"/>
    <w:rsid w:val="008F1F70"/>
    <w:rsid w:val="008F26BD"/>
    <w:rsid w:val="008F311D"/>
    <w:rsid w:val="008F371B"/>
    <w:rsid w:val="008F3D16"/>
    <w:rsid w:val="008F48AA"/>
    <w:rsid w:val="008F5721"/>
    <w:rsid w:val="008F651F"/>
    <w:rsid w:val="008F6C73"/>
    <w:rsid w:val="0090142B"/>
    <w:rsid w:val="00901556"/>
    <w:rsid w:val="009016A5"/>
    <w:rsid w:val="009018AC"/>
    <w:rsid w:val="009029AA"/>
    <w:rsid w:val="00902BAE"/>
    <w:rsid w:val="00902C20"/>
    <w:rsid w:val="00902EC6"/>
    <w:rsid w:val="0090364C"/>
    <w:rsid w:val="00903B0C"/>
    <w:rsid w:val="00904713"/>
    <w:rsid w:val="009047E2"/>
    <w:rsid w:val="00904FC5"/>
    <w:rsid w:val="009054D7"/>
    <w:rsid w:val="009070C3"/>
    <w:rsid w:val="00907185"/>
    <w:rsid w:val="0090738F"/>
    <w:rsid w:val="00907EBB"/>
    <w:rsid w:val="00911387"/>
    <w:rsid w:val="00913E27"/>
    <w:rsid w:val="00914979"/>
    <w:rsid w:val="0091515E"/>
    <w:rsid w:val="00915B6F"/>
    <w:rsid w:val="009169E1"/>
    <w:rsid w:val="00917884"/>
    <w:rsid w:val="00917A61"/>
    <w:rsid w:val="00920519"/>
    <w:rsid w:val="00920929"/>
    <w:rsid w:val="009209C0"/>
    <w:rsid w:val="00921422"/>
    <w:rsid w:val="00921667"/>
    <w:rsid w:val="009217DA"/>
    <w:rsid w:val="00921A35"/>
    <w:rsid w:val="00922176"/>
    <w:rsid w:val="00922AEC"/>
    <w:rsid w:val="00922BC9"/>
    <w:rsid w:val="00923C0A"/>
    <w:rsid w:val="00924492"/>
    <w:rsid w:val="00925916"/>
    <w:rsid w:val="00927DE8"/>
    <w:rsid w:val="00927E7A"/>
    <w:rsid w:val="00932037"/>
    <w:rsid w:val="0093209C"/>
    <w:rsid w:val="0093253E"/>
    <w:rsid w:val="00932D2B"/>
    <w:rsid w:val="009331BB"/>
    <w:rsid w:val="009332A5"/>
    <w:rsid w:val="00933F74"/>
    <w:rsid w:val="00933FBC"/>
    <w:rsid w:val="009340DD"/>
    <w:rsid w:val="00934FE2"/>
    <w:rsid w:val="00935341"/>
    <w:rsid w:val="009353D0"/>
    <w:rsid w:val="009371FC"/>
    <w:rsid w:val="0093754A"/>
    <w:rsid w:val="00937821"/>
    <w:rsid w:val="00941E2F"/>
    <w:rsid w:val="009424BB"/>
    <w:rsid w:val="00945932"/>
    <w:rsid w:val="009467DF"/>
    <w:rsid w:val="009467FB"/>
    <w:rsid w:val="00946996"/>
    <w:rsid w:val="00946AFE"/>
    <w:rsid w:val="009474FA"/>
    <w:rsid w:val="00947E4B"/>
    <w:rsid w:val="00952009"/>
    <w:rsid w:val="009528EB"/>
    <w:rsid w:val="00953630"/>
    <w:rsid w:val="00954CBD"/>
    <w:rsid w:val="009574D1"/>
    <w:rsid w:val="00957524"/>
    <w:rsid w:val="00960A84"/>
    <w:rsid w:val="00960D8B"/>
    <w:rsid w:val="0096176D"/>
    <w:rsid w:val="009618C2"/>
    <w:rsid w:val="00962A1B"/>
    <w:rsid w:val="00963006"/>
    <w:rsid w:val="009637DA"/>
    <w:rsid w:val="0096411F"/>
    <w:rsid w:val="0096462B"/>
    <w:rsid w:val="00967282"/>
    <w:rsid w:val="00967E95"/>
    <w:rsid w:val="00970496"/>
    <w:rsid w:val="00970DB0"/>
    <w:rsid w:val="00971AD8"/>
    <w:rsid w:val="00972FFE"/>
    <w:rsid w:val="009738CD"/>
    <w:rsid w:val="00973BEA"/>
    <w:rsid w:val="00973D85"/>
    <w:rsid w:val="00974315"/>
    <w:rsid w:val="0097435B"/>
    <w:rsid w:val="00975451"/>
    <w:rsid w:val="00976E97"/>
    <w:rsid w:val="009779A4"/>
    <w:rsid w:val="00982546"/>
    <w:rsid w:val="00982BED"/>
    <w:rsid w:val="0098437C"/>
    <w:rsid w:val="00984751"/>
    <w:rsid w:val="00984864"/>
    <w:rsid w:val="00986C54"/>
    <w:rsid w:val="00987D92"/>
    <w:rsid w:val="009903AE"/>
    <w:rsid w:val="009905E5"/>
    <w:rsid w:val="00990F80"/>
    <w:rsid w:val="00991272"/>
    <w:rsid w:val="00991415"/>
    <w:rsid w:val="0099178B"/>
    <w:rsid w:val="00991C51"/>
    <w:rsid w:val="009927A3"/>
    <w:rsid w:val="00993469"/>
    <w:rsid w:val="009943C4"/>
    <w:rsid w:val="009944EB"/>
    <w:rsid w:val="0099628D"/>
    <w:rsid w:val="009966A1"/>
    <w:rsid w:val="0099697D"/>
    <w:rsid w:val="009A216F"/>
    <w:rsid w:val="009A2945"/>
    <w:rsid w:val="009A3037"/>
    <w:rsid w:val="009A4CFC"/>
    <w:rsid w:val="009A576B"/>
    <w:rsid w:val="009A7A16"/>
    <w:rsid w:val="009B074A"/>
    <w:rsid w:val="009B0B4D"/>
    <w:rsid w:val="009B18AC"/>
    <w:rsid w:val="009B42F1"/>
    <w:rsid w:val="009B4436"/>
    <w:rsid w:val="009B49AC"/>
    <w:rsid w:val="009B4AAC"/>
    <w:rsid w:val="009B518A"/>
    <w:rsid w:val="009B5762"/>
    <w:rsid w:val="009B66EB"/>
    <w:rsid w:val="009B7C66"/>
    <w:rsid w:val="009C0BEA"/>
    <w:rsid w:val="009C2006"/>
    <w:rsid w:val="009C2C3D"/>
    <w:rsid w:val="009C2CAE"/>
    <w:rsid w:val="009C3B68"/>
    <w:rsid w:val="009C40AE"/>
    <w:rsid w:val="009C4BE8"/>
    <w:rsid w:val="009C4D88"/>
    <w:rsid w:val="009C6035"/>
    <w:rsid w:val="009C7AC6"/>
    <w:rsid w:val="009D007A"/>
    <w:rsid w:val="009D0BF1"/>
    <w:rsid w:val="009D0F87"/>
    <w:rsid w:val="009D2126"/>
    <w:rsid w:val="009D3024"/>
    <w:rsid w:val="009D3200"/>
    <w:rsid w:val="009D3F99"/>
    <w:rsid w:val="009D4D00"/>
    <w:rsid w:val="009D53A6"/>
    <w:rsid w:val="009E0930"/>
    <w:rsid w:val="009E15D9"/>
    <w:rsid w:val="009E20F9"/>
    <w:rsid w:val="009E2C04"/>
    <w:rsid w:val="009E3EDB"/>
    <w:rsid w:val="009E5F23"/>
    <w:rsid w:val="009E60E3"/>
    <w:rsid w:val="009E7EB5"/>
    <w:rsid w:val="009F0FD9"/>
    <w:rsid w:val="009F143F"/>
    <w:rsid w:val="009F15E7"/>
    <w:rsid w:val="009F273F"/>
    <w:rsid w:val="009F37EC"/>
    <w:rsid w:val="009F55EF"/>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106FA"/>
    <w:rsid w:val="00A116B8"/>
    <w:rsid w:val="00A125D9"/>
    <w:rsid w:val="00A132FA"/>
    <w:rsid w:val="00A175CD"/>
    <w:rsid w:val="00A17E58"/>
    <w:rsid w:val="00A2143A"/>
    <w:rsid w:val="00A219E4"/>
    <w:rsid w:val="00A23481"/>
    <w:rsid w:val="00A234A2"/>
    <w:rsid w:val="00A253E5"/>
    <w:rsid w:val="00A25B05"/>
    <w:rsid w:val="00A26240"/>
    <w:rsid w:val="00A30948"/>
    <w:rsid w:val="00A317DA"/>
    <w:rsid w:val="00A35B15"/>
    <w:rsid w:val="00A40D84"/>
    <w:rsid w:val="00A40EA6"/>
    <w:rsid w:val="00A41593"/>
    <w:rsid w:val="00A41BDB"/>
    <w:rsid w:val="00A4456B"/>
    <w:rsid w:val="00A4581A"/>
    <w:rsid w:val="00A45D1D"/>
    <w:rsid w:val="00A5066C"/>
    <w:rsid w:val="00A51C8A"/>
    <w:rsid w:val="00A51ECA"/>
    <w:rsid w:val="00A51FDE"/>
    <w:rsid w:val="00A52F5C"/>
    <w:rsid w:val="00A535F6"/>
    <w:rsid w:val="00A54297"/>
    <w:rsid w:val="00A55E78"/>
    <w:rsid w:val="00A57743"/>
    <w:rsid w:val="00A61127"/>
    <w:rsid w:val="00A61375"/>
    <w:rsid w:val="00A6152C"/>
    <w:rsid w:val="00A616FA"/>
    <w:rsid w:val="00A618A1"/>
    <w:rsid w:val="00A62458"/>
    <w:rsid w:val="00A6251A"/>
    <w:rsid w:val="00A62E94"/>
    <w:rsid w:val="00A63416"/>
    <w:rsid w:val="00A63C54"/>
    <w:rsid w:val="00A65E35"/>
    <w:rsid w:val="00A66000"/>
    <w:rsid w:val="00A66040"/>
    <w:rsid w:val="00A66472"/>
    <w:rsid w:val="00A67E76"/>
    <w:rsid w:val="00A70033"/>
    <w:rsid w:val="00A70317"/>
    <w:rsid w:val="00A71383"/>
    <w:rsid w:val="00A71E9C"/>
    <w:rsid w:val="00A74281"/>
    <w:rsid w:val="00A755F9"/>
    <w:rsid w:val="00A76526"/>
    <w:rsid w:val="00A77585"/>
    <w:rsid w:val="00A80321"/>
    <w:rsid w:val="00A80FAF"/>
    <w:rsid w:val="00A82DC2"/>
    <w:rsid w:val="00A83CF1"/>
    <w:rsid w:val="00A85617"/>
    <w:rsid w:val="00A85630"/>
    <w:rsid w:val="00A85F0F"/>
    <w:rsid w:val="00A86DEA"/>
    <w:rsid w:val="00A91F0A"/>
    <w:rsid w:val="00A92A54"/>
    <w:rsid w:val="00A93E2D"/>
    <w:rsid w:val="00A93F52"/>
    <w:rsid w:val="00A95697"/>
    <w:rsid w:val="00A97427"/>
    <w:rsid w:val="00A978E5"/>
    <w:rsid w:val="00AA0BE7"/>
    <w:rsid w:val="00AA1A9E"/>
    <w:rsid w:val="00AA23F8"/>
    <w:rsid w:val="00AA2BD3"/>
    <w:rsid w:val="00AA2D10"/>
    <w:rsid w:val="00AA3916"/>
    <w:rsid w:val="00AA515E"/>
    <w:rsid w:val="00AA6290"/>
    <w:rsid w:val="00AA7464"/>
    <w:rsid w:val="00AA7475"/>
    <w:rsid w:val="00AA7C25"/>
    <w:rsid w:val="00AB0537"/>
    <w:rsid w:val="00AB0E05"/>
    <w:rsid w:val="00AB32C3"/>
    <w:rsid w:val="00AB37C8"/>
    <w:rsid w:val="00AB3899"/>
    <w:rsid w:val="00AB4AB2"/>
    <w:rsid w:val="00AB6974"/>
    <w:rsid w:val="00AB7772"/>
    <w:rsid w:val="00AB7E14"/>
    <w:rsid w:val="00AC0271"/>
    <w:rsid w:val="00AC098F"/>
    <w:rsid w:val="00AC1EE7"/>
    <w:rsid w:val="00AC1FF7"/>
    <w:rsid w:val="00AC2610"/>
    <w:rsid w:val="00AC34A9"/>
    <w:rsid w:val="00AC35DB"/>
    <w:rsid w:val="00AC3822"/>
    <w:rsid w:val="00AC455C"/>
    <w:rsid w:val="00AC548C"/>
    <w:rsid w:val="00AC57B0"/>
    <w:rsid w:val="00AC5C7D"/>
    <w:rsid w:val="00AC60B9"/>
    <w:rsid w:val="00AC7DF1"/>
    <w:rsid w:val="00AD22E9"/>
    <w:rsid w:val="00AD38A0"/>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1965"/>
    <w:rsid w:val="00AE1C43"/>
    <w:rsid w:val="00AE278B"/>
    <w:rsid w:val="00AE3081"/>
    <w:rsid w:val="00AE32D6"/>
    <w:rsid w:val="00AE3EE6"/>
    <w:rsid w:val="00AE483B"/>
    <w:rsid w:val="00AE4CFD"/>
    <w:rsid w:val="00AE57F9"/>
    <w:rsid w:val="00AE5B03"/>
    <w:rsid w:val="00AE630F"/>
    <w:rsid w:val="00AE660B"/>
    <w:rsid w:val="00AE7251"/>
    <w:rsid w:val="00AE7D95"/>
    <w:rsid w:val="00AF343A"/>
    <w:rsid w:val="00AF527C"/>
    <w:rsid w:val="00AF5916"/>
    <w:rsid w:val="00AF63B9"/>
    <w:rsid w:val="00AF6728"/>
    <w:rsid w:val="00AF6876"/>
    <w:rsid w:val="00B0085D"/>
    <w:rsid w:val="00B00E39"/>
    <w:rsid w:val="00B01B01"/>
    <w:rsid w:val="00B01D41"/>
    <w:rsid w:val="00B0283F"/>
    <w:rsid w:val="00B03816"/>
    <w:rsid w:val="00B0432D"/>
    <w:rsid w:val="00B04D5B"/>
    <w:rsid w:val="00B05227"/>
    <w:rsid w:val="00B0578E"/>
    <w:rsid w:val="00B05CE8"/>
    <w:rsid w:val="00B06C9E"/>
    <w:rsid w:val="00B0706E"/>
    <w:rsid w:val="00B108AE"/>
    <w:rsid w:val="00B12E46"/>
    <w:rsid w:val="00B13371"/>
    <w:rsid w:val="00B153C1"/>
    <w:rsid w:val="00B155AD"/>
    <w:rsid w:val="00B1586E"/>
    <w:rsid w:val="00B16291"/>
    <w:rsid w:val="00B168D2"/>
    <w:rsid w:val="00B17442"/>
    <w:rsid w:val="00B17502"/>
    <w:rsid w:val="00B17FE9"/>
    <w:rsid w:val="00B20B4B"/>
    <w:rsid w:val="00B21C8F"/>
    <w:rsid w:val="00B227E6"/>
    <w:rsid w:val="00B239E1"/>
    <w:rsid w:val="00B241FC"/>
    <w:rsid w:val="00B24270"/>
    <w:rsid w:val="00B246D1"/>
    <w:rsid w:val="00B24CE5"/>
    <w:rsid w:val="00B24F7B"/>
    <w:rsid w:val="00B25DDF"/>
    <w:rsid w:val="00B27A17"/>
    <w:rsid w:val="00B27BAB"/>
    <w:rsid w:val="00B27C40"/>
    <w:rsid w:val="00B302C2"/>
    <w:rsid w:val="00B305BD"/>
    <w:rsid w:val="00B31618"/>
    <w:rsid w:val="00B321B9"/>
    <w:rsid w:val="00B32C8D"/>
    <w:rsid w:val="00B33F60"/>
    <w:rsid w:val="00B3580E"/>
    <w:rsid w:val="00B36978"/>
    <w:rsid w:val="00B37003"/>
    <w:rsid w:val="00B4298B"/>
    <w:rsid w:val="00B42B64"/>
    <w:rsid w:val="00B42E2B"/>
    <w:rsid w:val="00B43892"/>
    <w:rsid w:val="00B44383"/>
    <w:rsid w:val="00B44B51"/>
    <w:rsid w:val="00B4543E"/>
    <w:rsid w:val="00B4564B"/>
    <w:rsid w:val="00B4747B"/>
    <w:rsid w:val="00B47D2F"/>
    <w:rsid w:val="00B47DDE"/>
    <w:rsid w:val="00B50062"/>
    <w:rsid w:val="00B500FA"/>
    <w:rsid w:val="00B50265"/>
    <w:rsid w:val="00B5027E"/>
    <w:rsid w:val="00B50C01"/>
    <w:rsid w:val="00B519EF"/>
    <w:rsid w:val="00B51AA3"/>
    <w:rsid w:val="00B531ED"/>
    <w:rsid w:val="00B53E83"/>
    <w:rsid w:val="00B54A8B"/>
    <w:rsid w:val="00B55443"/>
    <w:rsid w:val="00B5556C"/>
    <w:rsid w:val="00B55CF3"/>
    <w:rsid w:val="00B569AD"/>
    <w:rsid w:val="00B56DF6"/>
    <w:rsid w:val="00B60749"/>
    <w:rsid w:val="00B62E93"/>
    <w:rsid w:val="00B6517C"/>
    <w:rsid w:val="00B651B0"/>
    <w:rsid w:val="00B655D6"/>
    <w:rsid w:val="00B65EA5"/>
    <w:rsid w:val="00B65F00"/>
    <w:rsid w:val="00B67CC0"/>
    <w:rsid w:val="00B704E1"/>
    <w:rsid w:val="00B71C90"/>
    <w:rsid w:val="00B71D04"/>
    <w:rsid w:val="00B7282F"/>
    <w:rsid w:val="00B74B80"/>
    <w:rsid w:val="00B74E89"/>
    <w:rsid w:val="00B753A0"/>
    <w:rsid w:val="00B76C11"/>
    <w:rsid w:val="00B77E20"/>
    <w:rsid w:val="00B8069A"/>
    <w:rsid w:val="00B80D45"/>
    <w:rsid w:val="00B80EE6"/>
    <w:rsid w:val="00B81E36"/>
    <w:rsid w:val="00B82955"/>
    <w:rsid w:val="00B82A5F"/>
    <w:rsid w:val="00B84D69"/>
    <w:rsid w:val="00B84E64"/>
    <w:rsid w:val="00B85629"/>
    <w:rsid w:val="00B85A0E"/>
    <w:rsid w:val="00B85F89"/>
    <w:rsid w:val="00B8790B"/>
    <w:rsid w:val="00B87C60"/>
    <w:rsid w:val="00B91AD3"/>
    <w:rsid w:val="00B91D6F"/>
    <w:rsid w:val="00B92D97"/>
    <w:rsid w:val="00B92DCC"/>
    <w:rsid w:val="00B93D2F"/>
    <w:rsid w:val="00B93D43"/>
    <w:rsid w:val="00B93F19"/>
    <w:rsid w:val="00B94344"/>
    <w:rsid w:val="00B945A6"/>
    <w:rsid w:val="00B9647C"/>
    <w:rsid w:val="00B96975"/>
    <w:rsid w:val="00B96FC7"/>
    <w:rsid w:val="00B96FDB"/>
    <w:rsid w:val="00BA03FB"/>
    <w:rsid w:val="00BA0BA1"/>
    <w:rsid w:val="00BA0FDC"/>
    <w:rsid w:val="00BA1229"/>
    <w:rsid w:val="00BA1CAF"/>
    <w:rsid w:val="00BA2A13"/>
    <w:rsid w:val="00BA5C63"/>
    <w:rsid w:val="00BA6B18"/>
    <w:rsid w:val="00BA73C9"/>
    <w:rsid w:val="00BB0D0C"/>
    <w:rsid w:val="00BB10CA"/>
    <w:rsid w:val="00BB24F1"/>
    <w:rsid w:val="00BB2B90"/>
    <w:rsid w:val="00BB2D83"/>
    <w:rsid w:val="00BB5431"/>
    <w:rsid w:val="00BB6DE3"/>
    <w:rsid w:val="00BC0948"/>
    <w:rsid w:val="00BC14E2"/>
    <w:rsid w:val="00BC17B1"/>
    <w:rsid w:val="00BC18E6"/>
    <w:rsid w:val="00BC2A89"/>
    <w:rsid w:val="00BC3002"/>
    <w:rsid w:val="00BC3E7D"/>
    <w:rsid w:val="00BC5DC7"/>
    <w:rsid w:val="00BC669B"/>
    <w:rsid w:val="00BC69B3"/>
    <w:rsid w:val="00BC6A04"/>
    <w:rsid w:val="00BC7390"/>
    <w:rsid w:val="00BC772E"/>
    <w:rsid w:val="00BC7C37"/>
    <w:rsid w:val="00BD0DAA"/>
    <w:rsid w:val="00BD167C"/>
    <w:rsid w:val="00BD2901"/>
    <w:rsid w:val="00BD345F"/>
    <w:rsid w:val="00BD3740"/>
    <w:rsid w:val="00BD3966"/>
    <w:rsid w:val="00BD64C4"/>
    <w:rsid w:val="00BD64E5"/>
    <w:rsid w:val="00BE19B6"/>
    <w:rsid w:val="00BE1ED7"/>
    <w:rsid w:val="00BE353B"/>
    <w:rsid w:val="00BE4B26"/>
    <w:rsid w:val="00BE6AFF"/>
    <w:rsid w:val="00BE6BD7"/>
    <w:rsid w:val="00BE71F4"/>
    <w:rsid w:val="00BE7315"/>
    <w:rsid w:val="00BF01F7"/>
    <w:rsid w:val="00BF0B99"/>
    <w:rsid w:val="00BF1E43"/>
    <w:rsid w:val="00BF45EA"/>
    <w:rsid w:val="00BF4D1B"/>
    <w:rsid w:val="00BF4DBD"/>
    <w:rsid w:val="00BF6153"/>
    <w:rsid w:val="00C00E3F"/>
    <w:rsid w:val="00C017CB"/>
    <w:rsid w:val="00C01FC7"/>
    <w:rsid w:val="00C02FCE"/>
    <w:rsid w:val="00C0370F"/>
    <w:rsid w:val="00C04EBC"/>
    <w:rsid w:val="00C06C46"/>
    <w:rsid w:val="00C07BF0"/>
    <w:rsid w:val="00C10D6B"/>
    <w:rsid w:val="00C1121B"/>
    <w:rsid w:val="00C117F8"/>
    <w:rsid w:val="00C1214C"/>
    <w:rsid w:val="00C12693"/>
    <w:rsid w:val="00C128E0"/>
    <w:rsid w:val="00C13958"/>
    <w:rsid w:val="00C13C8A"/>
    <w:rsid w:val="00C160CE"/>
    <w:rsid w:val="00C163F7"/>
    <w:rsid w:val="00C17407"/>
    <w:rsid w:val="00C174A2"/>
    <w:rsid w:val="00C17705"/>
    <w:rsid w:val="00C202AD"/>
    <w:rsid w:val="00C20807"/>
    <w:rsid w:val="00C222B9"/>
    <w:rsid w:val="00C2297D"/>
    <w:rsid w:val="00C237EE"/>
    <w:rsid w:val="00C23803"/>
    <w:rsid w:val="00C23A8F"/>
    <w:rsid w:val="00C24B18"/>
    <w:rsid w:val="00C266D8"/>
    <w:rsid w:val="00C26AB6"/>
    <w:rsid w:val="00C26DFD"/>
    <w:rsid w:val="00C274A4"/>
    <w:rsid w:val="00C277FE"/>
    <w:rsid w:val="00C27E3D"/>
    <w:rsid w:val="00C303FE"/>
    <w:rsid w:val="00C3077B"/>
    <w:rsid w:val="00C30DA2"/>
    <w:rsid w:val="00C3213C"/>
    <w:rsid w:val="00C3594E"/>
    <w:rsid w:val="00C359B9"/>
    <w:rsid w:val="00C35D22"/>
    <w:rsid w:val="00C35D76"/>
    <w:rsid w:val="00C36599"/>
    <w:rsid w:val="00C366EC"/>
    <w:rsid w:val="00C36902"/>
    <w:rsid w:val="00C375F8"/>
    <w:rsid w:val="00C403DD"/>
    <w:rsid w:val="00C41415"/>
    <w:rsid w:val="00C43967"/>
    <w:rsid w:val="00C44152"/>
    <w:rsid w:val="00C450F5"/>
    <w:rsid w:val="00C472D8"/>
    <w:rsid w:val="00C47B6F"/>
    <w:rsid w:val="00C50C77"/>
    <w:rsid w:val="00C51CFB"/>
    <w:rsid w:val="00C5212B"/>
    <w:rsid w:val="00C52184"/>
    <w:rsid w:val="00C5299A"/>
    <w:rsid w:val="00C531A1"/>
    <w:rsid w:val="00C54DC4"/>
    <w:rsid w:val="00C55390"/>
    <w:rsid w:val="00C5562F"/>
    <w:rsid w:val="00C56442"/>
    <w:rsid w:val="00C567D9"/>
    <w:rsid w:val="00C5690C"/>
    <w:rsid w:val="00C56F90"/>
    <w:rsid w:val="00C57CEC"/>
    <w:rsid w:val="00C57F9A"/>
    <w:rsid w:val="00C60032"/>
    <w:rsid w:val="00C60522"/>
    <w:rsid w:val="00C63370"/>
    <w:rsid w:val="00C64969"/>
    <w:rsid w:val="00C6735C"/>
    <w:rsid w:val="00C67793"/>
    <w:rsid w:val="00C715F4"/>
    <w:rsid w:val="00C71BC6"/>
    <w:rsid w:val="00C71F7D"/>
    <w:rsid w:val="00C7283F"/>
    <w:rsid w:val="00C73152"/>
    <w:rsid w:val="00C73D67"/>
    <w:rsid w:val="00C73E0A"/>
    <w:rsid w:val="00C74876"/>
    <w:rsid w:val="00C75E6A"/>
    <w:rsid w:val="00C76CF7"/>
    <w:rsid w:val="00C80957"/>
    <w:rsid w:val="00C81145"/>
    <w:rsid w:val="00C81607"/>
    <w:rsid w:val="00C818DA"/>
    <w:rsid w:val="00C81ECF"/>
    <w:rsid w:val="00C82399"/>
    <w:rsid w:val="00C83A2C"/>
    <w:rsid w:val="00C8441A"/>
    <w:rsid w:val="00C84FFD"/>
    <w:rsid w:val="00C860BC"/>
    <w:rsid w:val="00C86A72"/>
    <w:rsid w:val="00C86DDC"/>
    <w:rsid w:val="00C8706E"/>
    <w:rsid w:val="00C90440"/>
    <w:rsid w:val="00C90D0A"/>
    <w:rsid w:val="00C919CF"/>
    <w:rsid w:val="00C91A42"/>
    <w:rsid w:val="00C955B4"/>
    <w:rsid w:val="00C959CF"/>
    <w:rsid w:val="00C96D91"/>
    <w:rsid w:val="00C973E9"/>
    <w:rsid w:val="00CA01A2"/>
    <w:rsid w:val="00CA149B"/>
    <w:rsid w:val="00CA16DE"/>
    <w:rsid w:val="00CA1819"/>
    <w:rsid w:val="00CA291E"/>
    <w:rsid w:val="00CA2F7B"/>
    <w:rsid w:val="00CA4D94"/>
    <w:rsid w:val="00CA614C"/>
    <w:rsid w:val="00CA67C3"/>
    <w:rsid w:val="00CA6A13"/>
    <w:rsid w:val="00CA71B0"/>
    <w:rsid w:val="00CA7475"/>
    <w:rsid w:val="00CA7486"/>
    <w:rsid w:val="00CA7F50"/>
    <w:rsid w:val="00CB131A"/>
    <w:rsid w:val="00CB1D00"/>
    <w:rsid w:val="00CB2279"/>
    <w:rsid w:val="00CB2AD3"/>
    <w:rsid w:val="00CB344C"/>
    <w:rsid w:val="00CB4848"/>
    <w:rsid w:val="00CB6830"/>
    <w:rsid w:val="00CB7F72"/>
    <w:rsid w:val="00CC0D2A"/>
    <w:rsid w:val="00CC18FB"/>
    <w:rsid w:val="00CC24C7"/>
    <w:rsid w:val="00CC4B53"/>
    <w:rsid w:val="00CC5B37"/>
    <w:rsid w:val="00CC6E7E"/>
    <w:rsid w:val="00CD11B4"/>
    <w:rsid w:val="00CD139C"/>
    <w:rsid w:val="00CD1E3E"/>
    <w:rsid w:val="00CD28E9"/>
    <w:rsid w:val="00CD37B8"/>
    <w:rsid w:val="00CD5575"/>
    <w:rsid w:val="00CD5946"/>
    <w:rsid w:val="00CD60D8"/>
    <w:rsid w:val="00CD6A00"/>
    <w:rsid w:val="00CD6AAA"/>
    <w:rsid w:val="00CD6C95"/>
    <w:rsid w:val="00CD7527"/>
    <w:rsid w:val="00CD7C5F"/>
    <w:rsid w:val="00CE1806"/>
    <w:rsid w:val="00CE23C3"/>
    <w:rsid w:val="00CE2A2E"/>
    <w:rsid w:val="00CE2D5C"/>
    <w:rsid w:val="00CE2EFD"/>
    <w:rsid w:val="00CE3049"/>
    <w:rsid w:val="00CE3D87"/>
    <w:rsid w:val="00CE3F93"/>
    <w:rsid w:val="00CE597B"/>
    <w:rsid w:val="00CE5A1E"/>
    <w:rsid w:val="00CE6B43"/>
    <w:rsid w:val="00CE7A93"/>
    <w:rsid w:val="00CE7FFD"/>
    <w:rsid w:val="00CF0319"/>
    <w:rsid w:val="00CF0836"/>
    <w:rsid w:val="00CF1AB8"/>
    <w:rsid w:val="00CF24E2"/>
    <w:rsid w:val="00CF3735"/>
    <w:rsid w:val="00CF3D88"/>
    <w:rsid w:val="00CF489F"/>
    <w:rsid w:val="00D00BAA"/>
    <w:rsid w:val="00D0255A"/>
    <w:rsid w:val="00D0284E"/>
    <w:rsid w:val="00D035DA"/>
    <w:rsid w:val="00D03A5B"/>
    <w:rsid w:val="00D040D8"/>
    <w:rsid w:val="00D0476D"/>
    <w:rsid w:val="00D04DEC"/>
    <w:rsid w:val="00D051F8"/>
    <w:rsid w:val="00D06122"/>
    <w:rsid w:val="00D06CB5"/>
    <w:rsid w:val="00D1286C"/>
    <w:rsid w:val="00D12A52"/>
    <w:rsid w:val="00D134E3"/>
    <w:rsid w:val="00D141AC"/>
    <w:rsid w:val="00D1503A"/>
    <w:rsid w:val="00D158BD"/>
    <w:rsid w:val="00D16625"/>
    <w:rsid w:val="00D16B8A"/>
    <w:rsid w:val="00D16B99"/>
    <w:rsid w:val="00D16DD9"/>
    <w:rsid w:val="00D17D32"/>
    <w:rsid w:val="00D17DD2"/>
    <w:rsid w:val="00D20018"/>
    <w:rsid w:val="00D20783"/>
    <w:rsid w:val="00D20B94"/>
    <w:rsid w:val="00D21545"/>
    <w:rsid w:val="00D244AC"/>
    <w:rsid w:val="00D3052F"/>
    <w:rsid w:val="00D326A2"/>
    <w:rsid w:val="00D330CE"/>
    <w:rsid w:val="00D34601"/>
    <w:rsid w:val="00D354B9"/>
    <w:rsid w:val="00D357BF"/>
    <w:rsid w:val="00D35F06"/>
    <w:rsid w:val="00D36291"/>
    <w:rsid w:val="00D36E1D"/>
    <w:rsid w:val="00D37AF8"/>
    <w:rsid w:val="00D403A6"/>
    <w:rsid w:val="00D40BCD"/>
    <w:rsid w:val="00D4168F"/>
    <w:rsid w:val="00D41946"/>
    <w:rsid w:val="00D41D08"/>
    <w:rsid w:val="00D41E1D"/>
    <w:rsid w:val="00D42F36"/>
    <w:rsid w:val="00D43228"/>
    <w:rsid w:val="00D44072"/>
    <w:rsid w:val="00D47308"/>
    <w:rsid w:val="00D47720"/>
    <w:rsid w:val="00D509A7"/>
    <w:rsid w:val="00D50C1F"/>
    <w:rsid w:val="00D51CC3"/>
    <w:rsid w:val="00D51D0F"/>
    <w:rsid w:val="00D53CEA"/>
    <w:rsid w:val="00D53DF4"/>
    <w:rsid w:val="00D5436D"/>
    <w:rsid w:val="00D54818"/>
    <w:rsid w:val="00D55075"/>
    <w:rsid w:val="00D55077"/>
    <w:rsid w:val="00D55A51"/>
    <w:rsid w:val="00D562EE"/>
    <w:rsid w:val="00D56A15"/>
    <w:rsid w:val="00D57834"/>
    <w:rsid w:val="00D6098B"/>
    <w:rsid w:val="00D60B7C"/>
    <w:rsid w:val="00D60DB3"/>
    <w:rsid w:val="00D616CF"/>
    <w:rsid w:val="00D61BAF"/>
    <w:rsid w:val="00D62BD4"/>
    <w:rsid w:val="00D64850"/>
    <w:rsid w:val="00D6541C"/>
    <w:rsid w:val="00D669DE"/>
    <w:rsid w:val="00D6707A"/>
    <w:rsid w:val="00D67857"/>
    <w:rsid w:val="00D67A15"/>
    <w:rsid w:val="00D67DD8"/>
    <w:rsid w:val="00D71701"/>
    <w:rsid w:val="00D721D8"/>
    <w:rsid w:val="00D7255E"/>
    <w:rsid w:val="00D7352F"/>
    <w:rsid w:val="00D73A56"/>
    <w:rsid w:val="00D74EFF"/>
    <w:rsid w:val="00D752AB"/>
    <w:rsid w:val="00D75558"/>
    <w:rsid w:val="00D75F0C"/>
    <w:rsid w:val="00D772D1"/>
    <w:rsid w:val="00D7734B"/>
    <w:rsid w:val="00D774C0"/>
    <w:rsid w:val="00D7773B"/>
    <w:rsid w:val="00D80A4E"/>
    <w:rsid w:val="00D811AA"/>
    <w:rsid w:val="00D814E5"/>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558"/>
    <w:rsid w:val="00D977C8"/>
    <w:rsid w:val="00D97E14"/>
    <w:rsid w:val="00DA0159"/>
    <w:rsid w:val="00DA065F"/>
    <w:rsid w:val="00DA092E"/>
    <w:rsid w:val="00DA11F4"/>
    <w:rsid w:val="00DA1EE8"/>
    <w:rsid w:val="00DA1F5B"/>
    <w:rsid w:val="00DA4391"/>
    <w:rsid w:val="00DA43BE"/>
    <w:rsid w:val="00DA4893"/>
    <w:rsid w:val="00DA4C14"/>
    <w:rsid w:val="00DA4DE8"/>
    <w:rsid w:val="00DA5853"/>
    <w:rsid w:val="00DA5BF0"/>
    <w:rsid w:val="00DA6937"/>
    <w:rsid w:val="00DA7029"/>
    <w:rsid w:val="00DA78E6"/>
    <w:rsid w:val="00DB093B"/>
    <w:rsid w:val="00DB2075"/>
    <w:rsid w:val="00DB2A79"/>
    <w:rsid w:val="00DB3EF8"/>
    <w:rsid w:val="00DB5096"/>
    <w:rsid w:val="00DB5D3B"/>
    <w:rsid w:val="00DB6016"/>
    <w:rsid w:val="00DB726B"/>
    <w:rsid w:val="00DC0E66"/>
    <w:rsid w:val="00DC3C08"/>
    <w:rsid w:val="00DC402F"/>
    <w:rsid w:val="00DC4CA1"/>
    <w:rsid w:val="00DC5252"/>
    <w:rsid w:val="00DC6A6A"/>
    <w:rsid w:val="00DC735B"/>
    <w:rsid w:val="00DC7EC9"/>
    <w:rsid w:val="00DD0784"/>
    <w:rsid w:val="00DD07F0"/>
    <w:rsid w:val="00DD0A8D"/>
    <w:rsid w:val="00DD30CA"/>
    <w:rsid w:val="00DD49B4"/>
    <w:rsid w:val="00DD71B4"/>
    <w:rsid w:val="00DD7F7B"/>
    <w:rsid w:val="00DE04F5"/>
    <w:rsid w:val="00DE0EE1"/>
    <w:rsid w:val="00DE1072"/>
    <w:rsid w:val="00DE3386"/>
    <w:rsid w:val="00DE39F4"/>
    <w:rsid w:val="00DE5A26"/>
    <w:rsid w:val="00DE5C7D"/>
    <w:rsid w:val="00DE6A5D"/>
    <w:rsid w:val="00DF0F84"/>
    <w:rsid w:val="00DF1066"/>
    <w:rsid w:val="00DF2122"/>
    <w:rsid w:val="00DF2255"/>
    <w:rsid w:val="00DF22B4"/>
    <w:rsid w:val="00DF32F2"/>
    <w:rsid w:val="00DF44A1"/>
    <w:rsid w:val="00DF48C6"/>
    <w:rsid w:val="00DF5A31"/>
    <w:rsid w:val="00DF751A"/>
    <w:rsid w:val="00DF7E3B"/>
    <w:rsid w:val="00E00B9F"/>
    <w:rsid w:val="00E00E98"/>
    <w:rsid w:val="00E01474"/>
    <w:rsid w:val="00E01872"/>
    <w:rsid w:val="00E021B1"/>
    <w:rsid w:val="00E0281E"/>
    <w:rsid w:val="00E03490"/>
    <w:rsid w:val="00E041F6"/>
    <w:rsid w:val="00E04D90"/>
    <w:rsid w:val="00E07920"/>
    <w:rsid w:val="00E107EE"/>
    <w:rsid w:val="00E1219E"/>
    <w:rsid w:val="00E12263"/>
    <w:rsid w:val="00E13242"/>
    <w:rsid w:val="00E16E0A"/>
    <w:rsid w:val="00E20C81"/>
    <w:rsid w:val="00E2201E"/>
    <w:rsid w:val="00E22961"/>
    <w:rsid w:val="00E231F7"/>
    <w:rsid w:val="00E23DCE"/>
    <w:rsid w:val="00E23E84"/>
    <w:rsid w:val="00E24656"/>
    <w:rsid w:val="00E25C9B"/>
    <w:rsid w:val="00E25ED2"/>
    <w:rsid w:val="00E266D8"/>
    <w:rsid w:val="00E27B1D"/>
    <w:rsid w:val="00E307E6"/>
    <w:rsid w:val="00E30D0E"/>
    <w:rsid w:val="00E32CE3"/>
    <w:rsid w:val="00E33FB9"/>
    <w:rsid w:val="00E34733"/>
    <w:rsid w:val="00E36E72"/>
    <w:rsid w:val="00E373C2"/>
    <w:rsid w:val="00E37594"/>
    <w:rsid w:val="00E37D41"/>
    <w:rsid w:val="00E4062E"/>
    <w:rsid w:val="00E40DFD"/>
    <w:rsid w:val="00E418FF"/>
    <w:rsid w:val="00E42E64"/>
    <w:rsid w:val="00E43545"/>
    <w:rsid w:val="00E46504"/>
    <w:rsid w:val="00E4717E"/>
    <w:rsid w:val="00E519CA"/>
    <w:rsid w:val="00E523D3"/>
    <w:rsid w:val="00E528FF"/>
    <w:rsid w:val="00E536A1"/>
    <w:rsid w:val="00E54871"/>
    <w:rsid w:val="00E54CD3"/>
    <w:rsid w:val="00E54E24"/>
    <w:rsid w:val="00E55AD0"/>
    <w:rsid w:val="00E55F37"/>
    <w:rsid w:val="00E565C8"/>
    <w:rsid w:val="00E56DDA"/>
    <w:rsid w:val="00E578BC"/>
    <w:rsid w:val="00E61726"/>
    <w:rsid w:val="00E6229F"/>
    <w:rsid w:val="00E6269A"/>
    <w:rsid w:val="00E63580"/>
    <w:rsid w:val="00E63B62"/>
    <w:rsid w:val="00E63F49"/>
    <w:rsid w:val="00E6407E"/>
    <w:rsid w:val="00E64479"/>
    <w:rsid w:val="00E64F7C"/>
    <w:rsid w:val="00E65EF4"/>
    <w:rsid w:val="00E66785"/>
    <w:rsid w:val="00E66B48"/>
    <w:rsid w:val="00E70743"/>
    <w:rsid w:val="00E711E2"/>
    <w:rsid w:val="00E7139A"/>
    <w:rsid w:val="00E71FB6"/>
    <w:rsid w:val="00E7322C"/>
    <w:rsid w:val="00E738DA"/>
    <w:rsid w:val="00E74F82"/>
    <w:rsid w:val="00E75695"/>
    <w:rsid w:val="00E76A77"/>
    <w:rsid w:val="00E77815"/>
    <w:rsid w:val="00E80E7C"/>
    <w:rsid w:val="00E8131C"/>
    <w:rsid w:val="00E82233"/>
    <w:rsid w:val="00E82613"/>
    <w:rsid w:val="00E83410"/>
    <w:rsid w:val="00E83952"/>
    <w:rsid w:val="00E83C64"/>
    <w:rsid w:val="00E84191"/>
    <w:rsid w:val="00E85D30"/>
    <w:rsid w:val="00E8600C"/>
    <w:rsid w:val="00E861D8"/>
    <w:rsid w:val="00E91AA1"/>
    <w:rsid w:val="00E91ACF"/>
    <w:rsid w:val="00E92547"/>
    <w:rsid w:val="00E934DF"/>
    <w:rsid w:val="00E94270"/>
    <w:rsid w:val="00E95700"/>
    <w:rsid w:val="00E9620B"/>
    <w:rsid w:val="00E9685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CD2"/>
    <w:rsid w:val="00EB4D2D"/>
    <w:rsid w:val="00EB5514"/>
    <w:rsid w:val="00EB5665"/>
    <w:rsid w:val="00EB702C"/>
    <w:rsid w:val="00EC14B2"/>
    <w:rsid w:val="00EC33D7"/>
    <w:rsid w:val="00EC3766"/>
    <w:rsid w:val="00EC37A0"/>
    <w:rsid w:val="00EC42A4"/>
    <w:rsid w:val="00EC4387"/>
    <w:rsid w:val="00EC4774"/>
    <w:rsid w:val="00EC58C8"/>
    <w:rsid w:val="00EC6B22"/>
    <w:rsid w:val="00ED048D"/>
    <w:rsid w:val="00ED051E"/>
    <w:rsid w:val="00ED1A16"/>
    <w:rsid w:val="00ED2705"/>
    <w:rsid w:val="00ED28A7"/>
    <w:rsid w:val="00ED2A5F"/>
    <w:rsid w:val="00ED2E9C"/>
    <w:rsid w:val="00ED46DD"/>
    <w:rsid w:val="00ED4F06"/>
    <w:rsid w:val="00ED5192"/>
    <w:rsid w:val="00ED5734"/>
    <w:rsid w:val="00ED5C33"/>
    <w:rsid w:val="00ED6E97"/>
    <w:rsid w:val="00ED7349"/>
    <w:rsid w:val="00ED740D"/>
    <w:rsid w:val="00ED7896"/>
    <w:rsid w:val="00EE03FE"/>
    <w:rsid w:val="00EE05C5"/>
    <w:rsid w:val="00EE0B72"/>
    <w:rsid w:val="00EE1275"/>
    <w:rsid w:val="00EE31E7"/>
    <w:rsid w:val="00EE3D48"/>
    <w:rsid w:val="00EE4A83"/>
    <w:rsid w:val="00EE5625"/>
    <w:rsid w:val="00EE5A85"/>
    <w:rsid w:val="00EE6A5A"/>
    <w:rsid w:val="00EE79D4"/>
    <w:rsid w:val="00EF0574"/>
    <w:rsid w:val="00EF0741"/>
    <w:rsid w:val="00EF214A"/>
    <w:rsid w:val="00EF2219"/>
    <w:rsid w:val="00EF28F0"/>
    <w:rsid w:val="00EF3622"/>
    <w:rsid w:val="00EF3A51"/>
    <w:rsid w:val="00EF6495"/>
    <w:rsid w:val="00EF7A6F"/>
    <w:rsid w:val="00EF7BEA"/>
    <w:rsid w:val="00EF7D8D"/>
    <w:rsid w:val="00EF7D98"/>
    <w:rsid w:val="00F03A4F"/>
    <w:rsid w:val="00F03F52"/>
    <w:rsid w:val="00F04195"/>
    <w:rsid w:val="00F045DD"/>
    <w:rsid w:val="00F04953"/>
    <w:rsid w:val="00F04C1A"/>
    <w:rsid w:val="00F04D51"/>
    <w:rsid w:val="00F05B39"/>
    <w:rsid w:val="00F07AC9"/>
    <w:rsid w:val="00F1055A"/>
    <w:rsid w:val="00F10B6E"/>
    <w:rsid w:val="00F1193E"/>
    <w:rsid w:val="00F11A8F"/>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2165"/>
    <w:rsid w:val="00F22CDC"/>
    <w:rsid w:val="00F244AB"/>
    <w:rsid w:val="00F24AC6"/>
    <w:rsid w:val="00F2541C"/>
    <w:rsid w:val="00F264D5"/>
    <w:rsid w:val="00F264FA"/>
    <w:rsid w:val="00F27936"/>
    <w:rsid w:val="00F27BD5"/>
    <w:rsid w:val="00F27FBC"/>
    <w:rsid w:val="00F314A1"/>
    <w:rsid w:val="00F31603"/>
    <w:rsid w:val="00F31CA1"/>
    <w:rsid w:val="00F31EA1"/>
    <w:rsid w:val="00F32EC7"/>
    <w:rsid w:val="00F33D77"/>
    <w:rsid w:val="00F33DBD"/>
    <w:rsid w:val="00F3490C"/>
    <w:rsid w:val="00F36EA5"/>
    <w:rsid w:val="00F37490"/>
    <w:rsid w:val="00F379D4"/>
    <w:rsid w:val="00F37AC2"/>
    <w:rsid w:val="00F40B39"/>
    <w:rsid w:val="00F42D54"/>
    <w:rsid w:val="00F44695"/>
    <w:rsid w:val="00F461F6"/>
    <w:rsid w:val="00F462B7"/>
    <w:rsid w:val="00F4714C"/>
    <w:rsid w:val="00F4787A"/>
    <w:rsid w:val="00F47F6A"/>
    <w:rsid w:val="00F5045E"/>
    <w:rsid w:val="00F51AFC"/>
    <w:rsid w:val="00F537FA"/>
    <w:rsid w:val="00F54117"/>
    <w:rsid w:val="00F5459F"/>
    <w:rsid w:val="00F54F61"/>
    <w:rsid w:val="00F552E3"/>
    <w:rsid w:val="00F5543B"/>
    <w:rsid w:val="00F568B3"/>
    <w:rsid w:val="00F60B3C"/>
    <w:rsid w:val="00F60E74"/>
    <w:rsid w:val="00F60ED6"/>
    <w:rsid w:val="00F61F5B"/>
    <w:rsid w:val="00F6249E"/>
    <w:rsid w:val="00F63714"/>
    <w:rsid w:val="00F6378D"/>
    <w:rsid w:val="00F638FB"/>
    <w:rsid w:val="00F645F4"/>
    <w:rsid w:val="00F64897"/>
    <w:rsid w:val="00F64A7C"/>
    <w:rsid w:val="00F65392"/>
    <w:rsid w:val="00F65F6A"/>
    <w:rsid w:val="00F65FE9"/>
    <w:rsid w:val="00F667C8"/>
    <w:rsid w:val="00F70F90"/>
    <w:rsid w:val="00F710A0"/>
    <w:rsid w:val="00F71F13"/>
    <w:rsid w:val="00F731A2"/>
    <w:rsid w:val="00F73E0C"/>
    <w:rsid w:val="00F745B9"/>
    <w:rsid w:val="00F75161"/>
    <w:rsid w:val="00F77364"/>
    <w:rsid w:val="00F77700"/>
    <w:rsid w:val="00F80375"/>
    <w:rsid w:val="00F81C45"/>
    <w:rsid w:val="00F823CF"/>
    <w:rsid w:val="00F8427D"/>
    <w:rsid w:val="00F846B1"/>
    <w:rsid w:val="00F85E5B"/>
    <w:rsid w:val="00F85FA3"/>
    <w:rsid w:val="00F86AA8"/>
    <w:rsid w:val="00F87F0B"/>
    <w:rsid w:val="00F902D7"/>
    <w:rsid w:val="00F90B38"/>
    <w:rsid w:val="00F91021"/>
    <w:rsid w:val="00F9216E"/>
    <w:rsid w:val="00F92E3D"/>
    <w:rsid w:val="00F92FE7"/>
    <w:rsid w:val="00F93462"/>
    <w:rsid w:val="00F93E60"/>
    <w:rsid w:val="00F94B42"/>
    <w:rsid w:val="00F95348"/>
    <w:rsid w:val="00F9584F"/>
    <w:rsid w:val="00F95E91"/>
    <w:rsid w:val="00F978B9"/>
    <w:rsid w:val="00FA0D78"/>
    <w:rsid w:val="00FA1687"/>
    <w:rsid w:val="00FA19A4"/>
    <w:rsid w:val="00FA3EE0"/>
    <w:rsid w:val="00FA4A16"/>
    <w:rsid w:val="00FA4C46"/>
    <w:rsid w:val="00FA5250"/>
    <w:rsid w:val="00FA5278"/>
    <w:rsid w:val="00FA5B15"/>
    <w:rsid w:val="00FA6C71"/>
    <w:rsid w:val="00FA740B"/>
    <w:rsid w:val="00FB0320"/>
    <w:rsid w:val="00FB0A3C"/>
    <w:rsid w:val="00FB0DC3"/>
    <w:rsid w:val="00FB4711"/>
    <w:rsid w:val="00FB4D50"/>
    <w:rsid w:val="00FB5BA8"/>
    <w:rsid w:val="00FC07F1"/>
    <w:rsid w:val="00FC1947"/>
    <w:rsid w:val="00FC2319"/>
    <w:rsid w:val="00FC3204"/>
    <w:rsid w:val="00FC44BE"/>
    <w:rsid w:val="00FC4AF5"/>
    <w:rsid w:val="00FC5603"/>
    <w:rsid w:val="00FC590B"/>
    <w:rsid w:val="00FC5A19"/>
    <w:rsid w:val="00FC6D2F"/>
    <w:rsid w:val="00FC71C9"/>
    <w:rsid w:val="00FC7331"/>
    <w:rsid w:val="00FC76AF"/>
    <w:rsid w:val="00FD0560"/>
    <w:rsid w:val="00FD0748"/>
    <w:rsid w:val="00FD0999"/>
    <w:rsid w:val="00FD0C72"/>
    <w:rsid w:val="00FD13FE"/>
    <w:rsid w:val="00FD16F3"/>
    <w:rsid w:val="00FD29BF"/>
    <w:rsid w:val="00FD3E58"/>
    <w:rsid w:val="00FD413F"/>
    <w:rsid w:val="00FD63DB"/>
    <w:rsid w:val="00FD7DD0"/>
    <w:rsid w:val="00FE0255"/>
    <w:rsid w:val="00FE1600"/>
    <w:rsid w:val="00FE2490"/>
    <w:rsid w:val="00FE2632"/>
    <w:rsid w:val="00FE2AB4"/>
    <w:rsid w:val="00FE3771"/>
    <w:rsid w:val="00FE3CFE"/>
    <w:rsid w:val="00FE4A40"/>
    <w:rsid w:val="00FE58E1"/>
    <w:rsid w:val="00FE5AD0"/>
    <w:rsid w:val="00FE6A9A"/>
    <w:rsid w:val="00FE6F05"/>
    <w:rsid w:val="00FF0B16"/>
    <w:rsid w:val="00FF0D95"/>
    <w:rsid w:val="00FF0E28"/>
    <w:rsid w:val="00FF13B3"/>
    <w:rsid w:val="00FF1856"/>
    <w:rsid w:val="00FF2F56"/>
    <w:rsid w:val="00FF39B2"/>
    <w:rsid w:val="00FF4B46"/>
    <w:rsid w:val="00FF4B82"/>
    <w:rsid w:val="00FF4C24"/>
    <w:rsid w:val="00FF5C74"/>
    <w:rsid w:val="00FF5DA1"/>
    <w:rsid w:val="00FF6282"/>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9B2F2"/>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5"/>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5"/>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5"/>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link.springer.com/chapter/10.1007/978-1-4613-9323-8_24" TargetMode="External"/><Relationship Id="rId26" Type="http://schemas.openxmlformats.org/officeDocument/2006/relationships/hyperlink" Target="https://blockstream.com/sidechains.pdf" TargetMode="External"/><Relationship Id="rId39" Type="http://schemas.openxmlformats.org/officeDocument/2006/relationships/hyperlink" Target="https://www.facebook.com/share/p/15f4cKVZ3P/" TargetMode="External"/><Relationship Id="rId21" Type="http://schemas.openxmlformats.org/officeDocument/2006/relationships/hyperlink" Target="https://bitcoin.org/bitcoin.pdf" TargetMode="External"/><Relationship Id="rId34" Type="http://schemas.openxmlformats.org/officeDocument/2006/relationships/hyperlink" Target="https://www.linternaute.fr/dictionnaire/fr/definition/consensus/" TargetMode="External"/><Relationship Id="rId42"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rivieresdusud.uasz.sn/handle/123456789/1803" TargetMode="External"/><Relationship Id="rId29" Type="http://schemas.openxmlformats.org/officeDocument/2006/relationships/hyperlink" Target="http://ijair.id/index.php/ijair/article/view/29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cryptoast.fr/differences-blockchain-publique-blockchain-privee/" TargetMode="External"/><Relationship Id="rId32" Type="http://schemas.openxmlformats.org/officeDocument/2006/relationships/hyperlink" Target="https://crypto.com/fr/university/consensus-mechanisms-explained" TargetMode="External"/><Relationship Id="rId37" Type="http://schemas.openxmlformats.org/officeDocument/2006/relationships/hyperlink" Target="https://www.facebook.com/share/p/1BP46UYXF9/" TargetMode="External"/><Relationship Id="rId40" Type="http://schemas.openxmlformats.org/officeDocument/2006/relationships/hyperlink" Target="https://www.facebook.com/share/p/yqFV712VwsjcHxne/?mibextid=oFDknk"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books.google.bf/books?hl=fr&amp;lr&amp;id=urkrDwAAQBAJ&amp;oi=fnd&amp;pg=PP1&amp;dq=blockchain&amp;ots=Ixal3edv1P&amp;sig=Wvsy1GIGQmEXu1191tT78WpzlP8&amp;redir_esc=y&amp;pli=1" TargetMode="External"/><Relationship Id="rId28" Type="http://schemas.openxmlformats.org/officeDocument/2006/relationships/hyperlink" Target="https://www.researchgate.net/publication/335174496_CHAPITRE_III_Etat_de_l%27art_de_la_Blockchain" TargetMode="External"/><Relationship Id="rId36" Type="http://schemas.openxmlformats.org/officeDocument/2006/relationships/hyperlink" Target="https://www.csc.bf/index.php/textes-de-reference/lois/item/76-loi-051-portant-sur-l-acces-a-l-information-publique" TargetMode="External"/><Relationship Id="rId10" Type="http://schemas.openxmlformats.org/officeDocument/2006/relationships/image" Target="media/image2.PNG"/><Relationship Id="rId19" Type="http://schemas.openxmlformats.org/officeDocument/2006/relationships/hyperlink" Target="https://archive.wikiwix.com/cache/index2.php?url=https%3A%2F%2Fwww.lemonde.fr%2Fbig-browser%2Farticle%2F2018%2F09%2F01%2Fla-premiere-blockchain-de-l-histoire-date-de-1995-et-elle-est-imprimee-sur-papier_5349082_4832693.html" TargetMode="External"/><Relationship Id="rId31" Type="http://schemas.openxmlformats.org/officeDocument/2006/relationships/hyperlink" Target="https://www.larousse.fr/dictionnaires/francais/consensus/18357" TargetMode="External"/><Relationship Id="rId44"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fr.wikipedia.org/wiki/Blockchain" TargetMode="External"/><Relationship Id="rId27" Type="http://schemas.openxmlformats.org/officeDocument/2006/relationships/hyperlink" Target="https://w3r.one/fr/blog/blockchain-web3/architecture-blockchain/conception-de-blocs/elements-fondamentaux-bloc-blockchain" TargetMode="External"/><Relationship Id="rId30" Type="http://schemas.openxmlformats.org/officeDocument/2006/relationships/hyperlink" Target="https://www.iso.org/committee/6266604/x/catalogue/p/1/u/1/w/0/d/0" TargetMode="External"/><Relationship Id="rId35" Type="http://schemas.openxmlformats.org/officeDocument/2006/relationships/hyperlink" Target="https://andersbrownworth.com/blockchain/hash" TargetMode="External"/><Relationship Id="rId43" Type="http://schemas.openxmlformats.org/officeDocument/2006/relationships/hyperlink" Target="https://cryptoast.fr/wp-content/uploads/2020/08/merkle-tree-general.png"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hyperlink" Target="https://link.springer.com/article/10.1007/BF00196791" TargetMode="External"/><Relationship Id="rId25" Type="http://schemas.openxmlformats.org/officeDocument/2006/relationships/hyperlink" Target="https://101blockchains.com/blockchain-consortium/" TargetMode="External"/><Relationship Id="rId33" Type="http://schemas.openxmlformats.org/officeDocument/2006/relationships/hyperlink" Target="https://academy.bit2me.com/fr/que-es-un-arbol-merkle/" TargetMode="External"/><Relationship Id="rId38" Type="http://schemas.openxmlformats.org/officeDocument/2006/relationships/hyperlink" Target="https://www.facebook.com/share/p/kHPydXy6A1zMniK1/?mibextid=oFDknk" TargetMode="External"/><Relationship Id="rId46" Type="http://schemas.openxmlformats.org/officeDocument/2006/relationships/theme" Target="theme/theme1.xml"/><Relationship Id="rId20" Type="http://schemas.openxmlformats.org/officeDocument/2006/relationships/hyperlink" Target="https://scholarworks.lib.csusb.edu/jitim/vol24/iss3/2/" TargetMode="External"/><Relationship Id="rId41" Type="http://schemas.openxmlformats.org/officeDocument/2006/relationships/hyperlink" Target="https://www.facebook.com/share/p/DYayYQThHP2NLDbF/?mibextid=oFDkn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lockchain.com/fr/explore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F341C-8D5E-4E5B-A51B-E1ABFF621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14</TotalTime>
  <Pages>48</Pages>
  <Words>18701</Words>
  <Characters>106597</Characters>
  <Application>Microsoft Office Word</Application>
  <DocSecurity>0</DocSecurity>
  <Lines>888</Lines>
  <Paragraphs>2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850</cp:revision>
  <cp:lastPrinted>2025-01-21T11:59:00Z</cp:lastPrinted>
  <dcterms:created xsi:type="dcterms:W3CDTF">2024-05-23T09:26:00Z</dcterms:created>
  <dcterms:modified xsi:type="dcterms:W3CDTF">2025-01-30T02:4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08gGblv"/&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